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AC5B9A" w14:textId="77777777" w:rsidR="00FF24B8" w:rsidRPr="00FF24B8" w:rsidRDefault="00FF24B8" w:rsidP="00FF24B8">
      <w:pPr>
        <w:spacing w:after="0" w:line="240" w:lineRule="auto"/>
        <w:jc w:val="right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>Djamel BENTRAR</w:t>
      </w:r>
    </w:p>
    <w:p w14:paraId="58431E0D" w14:textId="77777777" w:rsidR="00FF24B8" w:rsidRPr="00FF24B8" w:rsidRDefault="00FF24B8" w:rsidP="00FF24B8">
      <w:pPr>
        <w:spacing w:after="0" w:line="240" w:lineRule="auto"/>
        <w:jc w:val="right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PhD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hilosop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y</w:t>
      </w:r>
      <w:proofErr w:type="spellEnd"/>
    </w:p>
    <w:p w14:paraId="21E4C359" w14:textId="77777777" w:rsidR="00FF24B8" w:rsidRPr="00FF24B8" w:rsidRDefault="00FF24B8" w:rsidP="00FF24B8">
      <w:pPr>
        <w:spacing w:after="0" w:line="240" w:lineRule="auto"/>
        <w:jc w:val="right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Resear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sociate at the CETAP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borato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vers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Rouen</w:t>
      </w:r>
    </w:p>
    <w:p w14:paraId="6026F304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5145B772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369E78EB" w14:textId="77777777" w:rsidR="00FF24B8" w:rsidRPr="00FF24B8" w:rsidRDefault="00FF24B8" w:rsidP="00FF24B8">
      <w:pPr>
        <w:spacing w:after="0" w:line="240" w:lineRule="auto"/>
        <w:jc w:val="center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The Impossible </w:t>
      </w:r>
      <w:proofErr w:type="gramStart"/>
      <w:r w:rsidRPr="00FF24B8">
        <w:rPr>
          <w:rFonts w:ascii="Arial" w:eastAsia="Aptos" w:hAnsi="Arial" w:cs="Arial"/>
          <w:b/>
          <w:bCs/>
          <w:sz w:val="22"/>
          <w:szCs w:val="22"/>
        </w:rPr>
        <w:t>Boycott:</w:t>
      </w:r>
      <w:proofErr w:type="gram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American Power,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and the Collapse of Human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Ethics</w:t>
      </w:r>
      <w:proofErr w:type="spellEnd"/>
    </w:p>
    <w:p w14:paraId="78918F6F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03387AC8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b/>
          <w:bCs/>
          <w:sz w:val="22"/>
          <w:szCs w:val="22"/>
        </w:rPr>
      </w:pPr>
    </w:p>
    <w:p w14:paraId="28CAFC09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b/>
          <w:bCs/>
          <w:sz w:val="22"/>
          <w:szCs w:val="22"/>
        </w:rPr>
      </w:pPr>
    </w:p>
    <w:p w14:paraId="0E33B3A6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b/>
          <w:bCs/>
          <w:sz w:val="22"/>
          <w:szCs w:val="22"/>
        </w:rPr>
      </w:pPr>
    </w:p>
    <w:p w14:paraId="707FB1A2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Abstract</w:t>
      </w:r>
    </w:p>
    <w:p w14:paraId="6DCE74E2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ticl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pose to analyse the impossible boycott of the North American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i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and the conditions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m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der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e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dominant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how 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meri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eut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al mobilisation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i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uppor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ypermoder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van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dament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im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o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. The artic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ur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sections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vervie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ore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mewor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American case, and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nst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s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ndering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ractic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d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2466E4A2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  <w:proofErr w:type="gramStart"/>
      <w:r w:rsidRPr="00FF24B8">
        <w:rPr>
          <w:rFonts w:ascii="Arial" w:eastAsia="Aptos" w:hAnsi="Arial" w:cs="Arial"/>
          <w:b/>
          <w:bCs/>
          <w:sz w:val="22"/>
          <w:szCs w:val="22"/>
        </w:rPr>
        <w:t>Keywords</w:t>
      </w:r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Boycott, spor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1A5DEF4C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20B20549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688190B7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09F2A622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Introduction </w:t>
      </w:r>
    </w:p>
    <w:p w14:paraId="3CDC09CB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a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fluenc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FIFA World Cup serves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rome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tens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 and the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ap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ernational relations (Hill, 1996). The 2026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na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l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American continent – not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lus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United States</w:t>
      </w:r>
      <w:r w:rsidRPr="00FF24B8">
        <w:rPr>
          <w:rFonts w:ascii="Arial" w:eastAsia="Aptos" w:hAnsi="Arial" w:cs="Arial"/>
          <w:sz w:val="22"/>
          <w:szCs w:val="22"/>
          <w:vertAlign w:val="superscript"/>
        </w:rPr>
        <w:footnoteReference w:id="1"/>
      </w:r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1 June to 19 July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e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it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u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lin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al dimension in the face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rresisti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rs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an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mat to 48 teams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preceden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tribu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enu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a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i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l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organis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fici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rilat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figu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o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cent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xt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le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lev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in the United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l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ada and Mexico hos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pect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rtherm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quarter-final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ti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la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lus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Ameri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i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ect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emen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dominant position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g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isation of World Cup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th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new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umer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a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tate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international showcas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ussolini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34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t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2018, via</w:t>
      </w:r>
      <w:bookmarkStart w:id="0" w:name="_Hlk227094114"/>
      <w:r w:rsidRPr="00FF24B8">
        <w:rPr>
          <w:rFonts w:ascii="Arial" w:eastAsia="Aptos" w:hAnsi="Arial" w:cs="Arial"/>
          <w:sz w:val="22"/>
          <w:szCs w:val="22"/>
        </w:rPr>
        <w:t xml:space="preserve"> Jorge Rafael Videla</w:t>
      </w:r>
      <w:bookmarkEnd w:id="0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78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et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urr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itu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ar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nn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racte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gh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rect and visible communication,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id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Gianni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fantin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op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rg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ommod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ce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gard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aris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2022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d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Qat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bi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u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rop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t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states use the World Cup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libe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 of international projection and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>soft power</w:t>
      </w:r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6070875D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e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FA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re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id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Gianni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fantin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mari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c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ation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pansion. The expansion of the World Cup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ty-ei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eam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t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driver of commer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crib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h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mai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pen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b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due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s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lastRenderedPageBreak/>
        <w:t>competit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balan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group stage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rtherm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l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 and the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questions, due to the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certain official interactions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mil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ensions and restrictive immig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lemen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United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nounc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visa freezes for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nge of countri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indirec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participation of supporter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qualifi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eg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n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z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Donald Trump by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pr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g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osen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ell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b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bou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ation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inta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ic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ut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5805D3B9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gard, the Trump administ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epp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lat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ctions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i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a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displays of force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u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eenl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ver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Venezuel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ik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ran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Canada and Mexico, via Cuba and Colombia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journali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mmigrants, etc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s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boycott of the 2026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guments p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war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public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b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es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on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serv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int o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ur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en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ICE or the police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b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eg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migration, fuel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r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bout the compatibility of a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im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Added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concer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standar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quir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lu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arante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vers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eed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pression. The restric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visa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certain groups, the possible limitations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ssoci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x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nor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exclusion of supporter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Asian countrie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( ,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Ira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r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em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by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mal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d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fghanistan, Iraq, etc.)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l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bstant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icke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pr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g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a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de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a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i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rtherm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conditions for entr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United State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int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ation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r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i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lu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enezuela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eg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tai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isa – essential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n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matches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di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p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y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os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et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$5,000 and $15,000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erm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ll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intervi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immig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ime, ticke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eb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al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matches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na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ring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ge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48 team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1 June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n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€191 to over €14,000.</w:t>
      </w:r>
    </w:p>
    <w:p w14:paraId="72985159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po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criminato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umb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assroo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itiatives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er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New York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M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Zohr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mdani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unch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onlin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mpaig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u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du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icke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em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igh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enab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ildr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advanta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ackgrounds to attend the matches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wev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mpaig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al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u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r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u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ganis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sk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ou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upporter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-clas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ighbourhoo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rticul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Latin American or immigr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ig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organis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a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ci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diu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po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checks or interventions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d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migration servic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ckdro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ict immig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situ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ur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f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inclusion initiativ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n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5875A7CF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i/>
          <w:iCs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he question of a possible boycott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er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ar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ade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irc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rticul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Europe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e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dem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buses and violations of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n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edi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ve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urren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pabl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ai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raction. This appare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os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mp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s to questi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s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hi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u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How can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explai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in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ense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blatan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breach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democratic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and international standards, the prospect of a boycott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remain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marginal but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tructurall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i/>
          <w:iCs/>
          <w:sz w:val="22"/>
          <w:szCs w:val="22"/>
        </w:rPr>
        <w:t>neutralis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>?</w:t>
      </w:r>
      <w:proofErr w:type="gramEnd"/>
    </w:p>
    <w:p w14:paraId="34B3A05E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sw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ques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ust first place the issue of sports boycotts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ortag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ed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a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ituations. Indeed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1930s, calls to boycott the Berlin Olympic Games (1936) or the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sc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a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1934)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ghligh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icul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bil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dies in the fac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propagand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l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e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lace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of 1976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partheid, or the Western boycott of the Moscow Gam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80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lastRenderedPageBreak/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mi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Histor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shows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boycotts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ork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pecific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i/>
          <w:iCs/>
          <w:sz w:val="22"/>
          <w:szCs w:val="22"/>
        </w:rPr>
        <w:t>circumstanc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mobilis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states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osses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ufficien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clou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tak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clearl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identifi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institutions ar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ufficientl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yiel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o pressure, or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athlet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become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vers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boycotts fai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power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hegemonic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oo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ignifican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or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institutions ar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captur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by profit-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drive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neutralises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mora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retens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urr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itua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merican power and by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ad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nd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correspo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is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econd scenario.</w:t>
      </w:r>
    </w:p>
    <w:p w14:paraId="6A1C0CC3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ore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mewor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ul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gnific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pos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ra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be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rticul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ax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ber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tin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Zweck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) and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rt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)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JxQ1yVpB","properties":{"formattedCitation":"(Weber et al., 2003)","plainCitation":"(Weber et al., 2003)","noteIndex":0},"citationItems":[{"id":10796,"uris":["http://zotero.org/users/16019931/items/TCPSNBGS"],"itemData":{"id":10796,"type":"book","call-number":"306.3","collection-title":"Agora","ISBN":"978-2-266-13244-2","language":"fre","publisher":"Pocket","publisher-place":"Paris","source":"BnF ISBN","title":"Economie et société","author":[{"family":"Weber","given":"Max"},{"family":"Chavy","given":"Jacques"},{"family":"Dampierre","given":"Éric","dropping-particle":"de"}],"issued":{"date-parts":[["2003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Weber et al., 2003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ypothes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global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lus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former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y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cul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i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maximisa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ter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g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has bee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eg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curs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‘ ’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vo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official communications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oi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inding force.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re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elop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tingen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rt of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roa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cess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tionalis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o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Weber, tend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encha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world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her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c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Sport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scap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d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empl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ren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be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pret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tension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Jean-Marie Brohm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dern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tertain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he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nne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ustr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s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lations of domination and natu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vers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IFn9jkHk","properties":{"formattedCitation":"(Brohm, 1976)","plainCitation":"(Brohm, 1976)","noteIndex":0},"citationItems":[{"id":13272,"uris":["http://zotero.org/users/16019931/items/P28V79QD"],"itemData":{"id":13272,"type":"book","collection-number":"5","collection-title":"Corps &amp; culture","ISBN":"978-2-7113-0034-1","language":"fre","number-of-pages":"357","publisher":"J.-P. Delarge","publisher-place":"Paris","source":"K10plus ISBN","title":"Sociologie politique du sport","author":[{"family":"Brohm","given":"Jean-Marie"}],"issued":{"date-parts":[["197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, 197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, the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e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ib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reproduction of the glob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ce of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i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Gianni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fantin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acciden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pt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syste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prof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ed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ternational investig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2015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read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cove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ystem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rib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u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one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unde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o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patronage network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World Cups and the distribu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our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rroun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2018 and 2022 World Cup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uss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Qatar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votes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fluen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opaq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aling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fantin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r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alk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s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ee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racte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overn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oc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lliances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du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versi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os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i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,</w:t>
      </w:r>
    </w:p>
    <w:p w14:paraId="51229424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Consequen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s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minish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ntail a break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und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ta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. In a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ryth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lows, media cycl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rises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institution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engag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ssues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pxYTYQxL","properties":{"formattedCitation":"(Rosa, 2021)","plainCitation":"(Rosa, 2021)","noteIndex":0},"citationItems":[{"id":1865,"uris":["http://zotero.org/users/16019931/items/XDI4PWAH"],"itemData":{"id":1865,"type":"book","publisher":"La Découverte","title":"Résonance Une sociologie de la relation au monde Traduit de l’allemand par Sacha Zilberfarb, avec la collaboration de Sarah Raquillet","author":[{"family":"Rosa","given":"Hartmut"}],"issued":{"date-parts":[["2021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Rosa, 2021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ppening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i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choi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syste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bilisa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possible. Boycott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qui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tanc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esel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oll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uspend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probable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values dissolv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u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low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ati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KW5XXiBm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</w:rPr>
        <w:t xml:space="preserve"> (Rosa &amp; Chaumont, 2012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sw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ques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: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US administration, the militarisation of international relations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of the 2026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ma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possible?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dominance of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sVVaYhW2","properties":{"formattedCitation":"(Habermas, 1987)","plainCitation":"(Habermas, 1987)","noteIndex":0},"citationItems":[{"id":5223,"uris":["http://zotero.org/users/16019931/items/9FHG9IYX"],"itemData":{"id":5223,"type":"book","publisher":"Fayard","title":"Théorie de l'agir communicationnel. Tome 1: Rationalité de l'agir et rationalisation de la société","author":[{"family":"Habermas","given":"Jürgen"}],"issued":{"date-parts":[["1987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Habermas, 1987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, Ameri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to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 neut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bilisation.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nst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ce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stages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first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s boycotts and the conditions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u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; second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ai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t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n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qui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;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ud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cas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ndering the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ractic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369A1A39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50ECBAD2" w14:textId="77777777" w:rsidR="00FF24B8" w:rsidRPr="00FF24B8" w:rsidRDefault="00FF24B8" w:rsidP="00FF24B8">
      <w:pPr>
        <w:numPr>
          <w:ilvl w:val="0"/>
          <w:numId w:val="1"/>
        </w:numPr>
        <w:spacing w:after="0" w:line="240" w:lineRule="auto"/>
        <w:contextualSpacing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The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history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of sports </w:t>
      </w:r>
      <w:proofErr w:type="gramStart"/>
      <w:r w:rsidRPr="00FF24B8">
        <w:rPr>
          <w:rFonts w:ascii="Arial" w:eastAsia="Aptos" w:hAnsi="Arial" w:cs="Arial"/>
          <w:b/>
          <w:bCs/>
          <w:sz w:val="22"/>
          <w:szCs w:val="22"/>
        </w:rPr>
        <w:t>boycotts:</w:t>
      </w:r>
      <w:proofErr w:type="gram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successes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failures</w:t>
      </w:r>
      <w:proofErr w:type="spellEnd"/>
    </w:p>
    <w:p w14:paraId="24C7FA62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lastRenderedPageBreak/>
        <w:t xml:space="preserve">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s boycotts over the last centur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gnific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mensions of sport as an instrument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(Hill, 1996)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ist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1930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Europ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adu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lipp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r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talitari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cent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propaganda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hic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a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ens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ystal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Keys, 2006). The 1934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sc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a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prim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Mussolini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portu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nst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,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al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ation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o showcase disciplin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r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sc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irn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01)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th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ruguay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g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world champ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rt –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cipro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ll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uropea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’ absen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1930 World Cup –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th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gentina and Brazil se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qua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‘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ach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’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al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lub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stur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ma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ol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war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pagand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1936 Berl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lymp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i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pictu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ass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v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United States, France and the Unite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Kingd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demn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Nazi anti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mit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res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ople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lymp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Barcelon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ltima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ce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tbrea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anis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ivi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no major n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ycot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Games. Particip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ch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record high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ir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u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boycott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vi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itl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global showcase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Guttmann, 2002).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pisod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nst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the 1930s,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stematic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i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sses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o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ercion, an effective communic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an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se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agmentation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scal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26DD5141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Af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econd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oycotts and exclus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t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n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post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lign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1948 Olympic Games – lik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1920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exclusion of Germany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str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ng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ulgar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urk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Japa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puni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clusions do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tens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 relations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ber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1984). In the 1950s and 1960s,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equ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ckdro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olon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li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Middle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East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rt in the 1950 World Cup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fici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s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hibi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arefoot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gy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d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ones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rae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qualifi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the 1958 World Cup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66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ft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ycot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World Cup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gl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ent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c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direct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place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e of the f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ru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qualification system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cogn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fluence in world football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lie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la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 convergenc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f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ent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olon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a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the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r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Murray, 2018)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g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il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Tomlinson, 2014).</w:t>
      </w:r>
    </w:p>
    <w:p w14:paraId="1382E150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he 1970s and 1980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golde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s boycott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ckdro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Co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ttlegrou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li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ykof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6)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74, the USS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u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play-off match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hile in the Santiago stadium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ee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ur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en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mp by the Pinochet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ictatorshi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mi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scop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rri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o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i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lici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noun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use of sport by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76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enty-nin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i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ycot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ntre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lympic Game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Zeal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ug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am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ur of South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Afric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rti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p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r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ol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aparthei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nsif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ernational pressure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80, the United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chest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boycott of the Moscow Game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oviet invasion of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fghanistan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x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i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llow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ui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al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USSR a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tbac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media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 by the boycott of the 1984 Los Angeles Games by the USSR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llies (Allison, 1986). </w:t>
      </w:r>
    </w:p>
    <w:p w14:paraId="1F0A8478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Rec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how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wev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ffective. The case of Qatar 2022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emble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ass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ic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alls for a boycot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us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al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ia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creens in certa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urope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nunci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migr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k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’ </w:t>
      </w:r>
      <w:r w:rsidRPr="00FF24B8">
        <w:rPr>
          <w:rFonts w:ascii="Arial" w:eastAsia="Aptos" w:hAnsi="Arial" w:cs="Arial"/>
          <w:sz w:val="22"/>
          <w:szCs w:val="22"/>
        </w:rPr>
        <w:lastRenderedPageBreak/>
        <w:t xml:space="preserve">conditions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na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g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globalisation of sport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conne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lev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venues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agmentation of the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lik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possible in the case of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mal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y like Qatar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asi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tc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o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jectiv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American power. Indeed, sponsors, the media and sports institutions priorit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end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cc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vour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alance of power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ulner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bi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wev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dition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re.</w:t>
      </w:r>
    </w:p>
    <w:p w14:paraId="7188B13A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240402C5" w14:textId="77777777" w:rsidR="00FF24B8" w:rsidRPr="00FF24B8" w:rsidRDefault="00FF24B8" w:rsidP="00FF24B8">
      <w:pPr>
        <w:numPr>
          <w:ilvl w:val="0"/>
          <w:numId w:val="1"/>
        </w:numPr>
        <w:spacing w:after="0" w:line="240" w:lineRule="auto"/>
        <w:contextualSpacing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The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drift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an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increasingly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b/>
          <w:bCs/>
          <w:sz w:val="22"/>
          <w:szCs w:val="22"/>
        </w:rPr>
        <w:t>pragmatic</w:t>
      </w:r>
      <w:proofErr w:type="spellEnd"/>
      <w:r w:rsidRPr="00FF24B8">
        <w:rPr>
          <w:rFonts w:ascii="Arial" w:eastAsia="Aptos" w:hAnsi="Arial" w:cs="Arial"/>
          <w:b/>
          <w:bCs/>
          <w:sz w:val="22"/>
          <w:szCs w:val="22"/>
        </w:rPr>
        <w:t xml:space="preserve"> vision</w:t>
      </w:r>
    </w:p>
    <w:p w14:paraId="48EB0D6B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introduction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ticle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s boycotts mus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du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persp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o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organisation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ctio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ciety and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bod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ctio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: sport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po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LX1KfJWs","properties":{"formattedCitation":"(Brohm, 1976)","plainCitation":"(Brohm, 1976)","noteIndex":0},"citationItems":[{"id":13272,"uris":["http://zotero.org/users/16019931/items/P28V79QD"],"itemData":{"id":13272,"type":"book","collection-number":"5","collection-title":"Corps &amp; culture","ISBN":"978-2-7113-0034-1","language":"fre","number-of-pages":"357","publisher":"J.-P. Delarge","publisher-place":"Paris","source":"K10plus ISBN","title":"Sociologie politique du sport","author":[{"family":"Brohm","given":"Jean-Marie"}],"issued":{"date-parts":[["197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, 197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Ou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i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van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ib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reproduction of relations of domination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 tend to fade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v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mnipres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NPmMZYtM","properties":{"formattedCitation":"(Habermas, 1987)","plainCitation":"(Habermas, 1987)","noteIndex":0},"citationItems":[{"id":5223,"uris":["http://zotero.org/users/16019931/items/9FHG9IYX"],"itemData":{"id":5223,"type":"book","publisher":"Fayard","title":"Théorie de l'agir communicationnel. Tome 1: Rationalité de l'agir et rationalisation de la société","author":[{"family":"Habermas","given":"Jürgen"}],"issued":{"date-parts":[["1987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Habermas, 1987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Th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i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i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as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transformation of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o-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nds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g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1)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spr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eut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ist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q62abjFF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</w:rPr>
        <w:t xml:space="preserve"> (Rosa &amp; Chaumont, 2012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 longer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onom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e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me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tat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ati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lai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icul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ffective boycotts in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merican power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.</w:t>
      </w:r>
    </w:p>
    <w:p w14:paraId="7C6E9124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Max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ber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tribu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rnerston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tin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Zweck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) and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rt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)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qBH1v7Tr","properties":{"formattedCitation":"(Weber et al., 2003)","plainCitation":"(Weber et al., 2003)","noteIndex":0},"citationItems":[{"id":10796,"uris":["http://zotero.org/users/16019931/items/TCPSNBGS"],"itemData":{"id":10796,"type":"book","call-number":"306.3","collection-title":"Agora","ISBN":"978-2-266-13244-2","language":"fre","publisher":"Pocket","publisher-place":"Paris","source":"BnF ISBN","title":"Economie et société","author":[{"family":"Weber","given":"Max"},{"family":"Chavy","given":"Jacques"},{"family":"Dampierre","given":"Éric","dropping-particle":"de"}],"issued":{"date-parts":[["2003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Weber et al., 2003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sports institutions, and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road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international system, priorit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cul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maximisa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ter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su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sur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ul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g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justice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eg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ond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t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du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façad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n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r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a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Let us first examin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tinction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social action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ea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 </w:t>
      </w:r>
    </w:p>
    <w:p w14:paraId="38C31906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>Economy and Society</w:t>
      </w:r>
      <w:r w:rsidRPr="00FF24B8">
        <w:rPr>
          <w:rFonts w:ascii="Arial" w:eastAsia="Aptos" w:hAnsi="Arial" w:cs="Arial"/>
          <w:sz w:val="22"/>
          <w:szCs w:val="22"/>
        </w:rPr>
        <w:t xml:space="preserve">, Max Web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elo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pt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mewor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capture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havi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der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e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YaqFYNCM","properties":{"formattedCitation":"(Colliot-Th\\uc0\\u233{}l\\uc0\\u232{}ne, 2006)","plainCitation":"(Colliot-Thélène, 2006)","noteIndex":0},"citationItems":[{"id":1029,"uris":["http://zotero.org/users/16019931/items/BC8CEXSK"],"itemData":{"id":1029,"type":"book","collection-number":"452","collection-title":"Repères","ISBN":"978-2-7071-4731-8","language":"fre","publisher":"la Découverte","publisher-place":"Paris","title":"La sociologie de Max Weber","author":[{"family":"Colliot-Thélène","given":"Catherine"}],"issued":{"date-parts":[["200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kern w:val="0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kern w:val="0"/>
          <w:sz w:val="22"/>
          <w:szCs w:val="22"/>
        </w:rPr>
        <w:t>Colliot-Thélène</w:t>
      </w:r>
      <w:proofErr w:type="spellEnd"/>
      <w:r w:rsidRPr="00FF24B8">
        <w:rPr>
          <w:rFonts w:ascii="Arial" w:eastAsia="Aptos" w:hAnsi="Arial" w:cs="Arial"/>
          <w:kern w:val="0"/>
          <w:sz w:val="22"/>
          <w:szCs w:val="22"/>
        </w:rPr>
        <w:t>, 200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stin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Zweck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) and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Wertrationalitä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)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rmin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refine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res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e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an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subj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ribu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actices. Weber points o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‘social’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mome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re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bu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n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is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mension intelligib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ru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ypes—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de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l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ntif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ke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atur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realit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way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lex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resent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RkeHhxL2","properties":{"formattedCitation":"(Weber, 1992)","plainCitation":"(Weber, 1992)","noteIndex":0},"citationItems":[{"id":249,"uris":["http://zotero.org/users/16019931/items/X49R2PUL"],"itemData":{"id":249,"type":"book","collection-title":"Agora","publisher":"Pocket","publisher-place":"Paris","title":"Essais sur la théorie de la science","author":[{"family":"Weber","given":"Max"}],"issued":{"date-parts":[["199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</w:rPr>
        <w:t xml:space="preserve"> (Weber, 1992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ypolo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ccup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central place. </w:t>
      </w:r>
    </w:p>
    <w:p w14:paraId="2FA3DA44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 </w:t>
      </w:r>
    </w:p>
    <w:p w14:paraId="3BF92970" w14:textId="77777777" w:rsidR="00FF24B8" w:rsidRPr="00FF24B8" w:rsidRDefault="00FF24B8" w:rsidP="00FF24B8">
      <w:pPr>
        <w:spacing w:after="0" w:line="240" w:lineRule="auto"/>
        <w:ind w:left="1134" w:right="1134"/>
        <w:jc w:val="both"/>
        <w:rPr>
          <w:rFonts w:ascii="Arial" w:eastAsia="Aptos" w:hAnsi="Arial" w:cs="Arial"/>
          <w:sz w:val="20"/>
          <w:szCs w:val="20"/>
        </w:rPr>
      </w:pPr>
      <w:r w:rsidRPr="00FF24B8">
        <w:rPr>
          <w:rFonts w:ascii="Arial" w:eastAsia="Aptos" w:hAnsi="Arial" w:cs="Arial"/>
          <w:sz w:val="20"/>
          <w:szCs w:val="20"/>
        </w:rPr>
        <w:t xml:space="preserve">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s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erm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ends i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direc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i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ction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ord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o ends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ean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econda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equenc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[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ebenfolg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]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l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am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im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eigh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up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ean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gain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end, the e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gain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econda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equenc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i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variou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possible end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gain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n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nothe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n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ase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u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s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o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no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n the basis of affect (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ertain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no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motio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) or out of tradition.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cis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twe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mpe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flic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ends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equenc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f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part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guid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by rational value </w:t>
      </w:r>
      <w:proofErr w:type="spellStart"/>
      <w:proofErr w:type="gramStart"/>
      <w:r w:rsidRPr="00FF24B8">
        <w:rPr>
          <w:rFonts w:ascii="Arial" w:eastAsia="Aptos" w:hAnsi="Arial" w:cs="Arial"/>
          <w:sz w:val="20"/>
          <w:szCs w:val="20"/>
        </w:rPr>
        <w:t>judgemen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:</w:t>
      </w:r>
      <w:proofErr w:type="gramEnd"/>
      <w:r w:rsidRPr="00FF24B8">
        <w:rPr>
          <w:rFonts w:ascii="Arial" w:eastAsia="Aptos" w:hAnsi="Arial" w:cs="Arial"/>
          <w:sz w:val="20"/>
          <w:szCs w:val="20"/>
        </w:rPr>
        <w:t xml:space="preserve">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ase,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iv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rational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erm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end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n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eve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ean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I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lso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app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agent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ithou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eigh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up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mpe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flic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end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ord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o ‘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mperativ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’ or ‘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quiremen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’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imp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p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stimuli f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giv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ubjectiv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eed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rranges in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ierarch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de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ord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cious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ider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riter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urgenc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direct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iv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lastRenderedPageBreak/>
        <w:t>su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a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atisf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far as possibl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l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spec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de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(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u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rincipl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‘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rginalis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’). Value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i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a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refor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ve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divers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lationship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it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goal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i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ro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perspective of goal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i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oweve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, value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i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lway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ai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by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gre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r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ll the mor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o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mor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bsolut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ean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scrib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o the value by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iv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guid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caus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value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gener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eculat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ll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es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n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equenc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iv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mor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uncondition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ak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to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oun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trinsic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value of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lon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(pure conviction, beauty,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bsolut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good or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bsolut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u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).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bsolut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inality-ration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oo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ssential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oth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or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oret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im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ase.</w:t>
      </w:r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lgRRYo4Z","properties":{"formattedCitation":"(Weber et al., 2003)","plainCitation":"(Weber et al., 2003)","noteIndex":0},"citationItems":[{"id":10796,"uris":["http://zotero.org/users/16019931/items/TCPSNBGS"],"itemData":{"id":10796,"type":"book","call-number":"306.3","collection-title":"Agora","ISBN":"978-2-266-13244-2","language":"fre","publisher":"Pocket","publisher-place":"Paris","source":"BnF ISBN","title":"Economie et société","author":[{"family":"Weber","given":"Max"},{"family":"Chavy","given":"Jacques"},{"family":"Dampierre","given":"Éric","dropping-particle":"de"}],"issued":{"date-parts":[["2003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  <w:szCs w:val="20"/>
        </w:rPr>
        <w:t xml:space="preserve"> (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</w:p>
    <w:p w14:paraId="60B77325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78C93AE3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p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n orientation of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cul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optimal match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ploy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objectiv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su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uppo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ste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ssess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thod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ticipa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orit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op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o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gen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gag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process of constant optimisa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entrepreneu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maximise profit or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chnic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lec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fficie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old and instrumental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Weber one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v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arkers of Wester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der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5AE51E9C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Convers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, value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n orientation of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ut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de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ubstantive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moral convic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ig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ati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an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ter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orm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dar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em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angible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form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‘out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u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’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ardl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xi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ta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mai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i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n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seve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absence of tangib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ul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or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liev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serv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t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ou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til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end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el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re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u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let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phas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f Web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tinguish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hed light o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roa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process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tionalisation of moder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e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proces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ends to prioritise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ubstantive values. This trend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ssoci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‘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enchant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world’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ad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ominance of calcula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her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cial lif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e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over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22D42229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Retur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ominance of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nif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el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lev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venue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tre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essional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the transforma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hle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IFA, as a transnational organisa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fec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i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Murray, 2018), far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is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2026 World Cup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North American tri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United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oi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host countr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erm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er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arant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fitable infrastructure, a global audience and lucrative commercial partnerships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s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values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–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i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a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violations of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yste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ltima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vai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justification. </w:t>
      </w:r>
    </w:p>
    <w:p w14:paraId="3F2F506B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his lin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u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no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pa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icis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ve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Jean-Marie Brohm at modern spor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e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tertain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 stat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 instrument of social control and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hic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the reproduc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lations of domination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OVmRiZzn","properties":{"formattedCitation":"(Brohm, 1976)","plainCitation":"(Brohm, 1976)","noteIndex":0},"citationItems":[{"id":13272,"uris":["http://zotero.org/users/16019931/items/P28V79QD"],"itemData":{"id":13272,"type":"book","collection-number":"5","collection-title":"Corps &amp; culture","ISBN":"978-2-7113-0034-1","language":"fre","number-of-pages":"357","publisher":"J.-P. Delarge","publisher-place":"Paris","source":"K10plus ISBN","title":"Sociologie politique du sport","author":[{"family":"Brohm","given":"Jean-Marie"}],"issued":{"date-parts":[["197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, 197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ta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elop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the 20th century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epar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st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he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hannels frustr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ver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ten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li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normalis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vers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a triv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nfor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cultural- 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ernational institutions and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olid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glob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Corrup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acciden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pt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syste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prof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ed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Tomlinson, 2014). </w:t>
      </w:r>
      <w:r w:rsidRPr="00FF24B8">
        <w:rPr>
          <w:rFonts w:ascii="Arial" w:eastAsia="Aptos" w:hAnsi="Arial" w:cs="Arial"/>
          <w:sz w:val="22"/>
          <w:szCs w:val="22"/>
        </w:rPr>
        <w:lastRenderedPageBreak/>
        <w:t xml:space="preserve">Success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nd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vote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uy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bezzle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ollus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s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e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ransnational corpor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g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icu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unthink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ntail a break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und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ta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, a challeng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tates to stand up to coloss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u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p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reak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probable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no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pa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fec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ar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her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existence, rendering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dition mo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ar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pYjRk6eS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</w:rPr>
        <w:t xml:space="preserve"> (Rosa &amp; Chaumont, 2012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Indeed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der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racte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ner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of technologies, communic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ycles, and the pace of life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on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institutions to ent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ing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la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world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Sf4qarhI","properties":{"formattedCitation":"(Rosa, 2021)","plainCitation":"(Rosa, 2021)","noteIndex":0},"citationItems":[{"id":1865,"uris":["http://zotero.org/users/16019931/items/XDI4PWAH"],"itemData":{"id":1865,"type":"book","publisher":"La Découverte","title":"Résonance Une sociologie de la relation au monde Traduit de l’allemand par Sacha Zilberfarb, avec la collaboration de Sarah Raquillet","author":[{"family":"Rosa","given":"Hartmut"}],"issued":{"date-parts":[["2021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Rosa, 2021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es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regard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</w:p>
    <w:p w14:paraId="152CE454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76401A9E" w14:textId="77777777" w:rsidR="00FF24B8" w:rsidRPr="00FF24B8" w:rsidRDefault="00FF24B8" w:rsidP="00FF24B8">
      <w:pPr>
        <w:spacing w:after="0" w:line="240" w:lineRule="auto"/>
        <w:ind w:left="1134" w:right="1134"/>
        <w:jc w:val="both"/>
        <w:rPr>
          <w:rFonts w:ascii="Arial" w:eastAsia="Aptos" w:hAnsi="Arial" w:cs="Arial"/>
          <w:sz w:val="20"/>
          <w:szCs w:val="20"/>
        </w:rPr>
      </w:pPr>
      <w:r w:rsidRPr="00FF24B8">
        <w:rPr>
          <w:rFonts w:ascii="Arial" w:eastAsia="Aptos" w:hAnsi="Arial" w:cs="Arial"/>
          <w:sz w:val="20"/>
          <w:szCs w:val="20"/>
        </w:rPr>
        <w:t xml:space="preserve">The first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bviou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asi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easurabl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or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tention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goal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i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rocess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in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ield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transport, communication and production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a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fin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echn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kNh5dldX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</w:rPr>
        <w:t xml:space="preserve"> (Rosa &amp; Chaumont, 2012: 18)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  <w:r w:rsidRPr="00FF24B8">
        <w:rPr>
          <w:rFonts w:ascii="Arial" w:eastAsia="Aptos" w:hAnsi="Arial" w:cs="Arial"/>
          <w:sz w:val="20"/>
          <w:szCs w:val="20"/>
        </w:rPr>
        <w:t xml:space="preserve"> .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ovelis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cientis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journalis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rdina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en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ome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inc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18th century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bserv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velopmen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Western culture, society 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isto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er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no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o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u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cern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bou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ectacula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echnolog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dvanc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isturb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social change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nder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ot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ocial structures and modes of action and orientatio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unstabl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phemer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I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ver-expand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ransformation of modes of social association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orm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practice and the substance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knowledg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(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ract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knowledg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)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fin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seco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ategor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social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ame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social change.</w:t>
      </w:r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pc9VJgIT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</w:rPr>
        <w:t xml:space="preserve"> (: 20)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  <w:r w:rsidRPr="00FF24B8">
        <w:rPr>
          <w:rFonts w:ascii="Arial" w:eastAsia="Aptos" w:hAnsi="Arial" w:cs="Arial"/>
          <w:sz w:val="20"/>
          <w:szCs w:val="20"/>
        </w:rPr>
        <w:t xml:space="preserve"> .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hap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ppressive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stonish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pect of social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ler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ectacula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pidemic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‘time famine’ in modern (Western)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ocieti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dern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social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tor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creasing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ee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ack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ime and are running out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I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oug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im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er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ceiv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a consumabl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aw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teri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u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i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er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onsequent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com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creasing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carc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xpensiv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.</w:t>
      </w:r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CINvb6OS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</w:rPr>
        <w:t xml:space="preserve"> (Rosa &amp; Chaumont, 2012: 25)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  <w:r w:rsidRPr="00FF24B8">
        <w:rPr>
          <w:rFonts w:ascii="Arial" w:eastAsia="Aptos" w:hAnsi="Arial" w:cs="Arial"/>
          <w:sz w:val="20"/>
          <w:szCs w:val="20"/>
        </w:rPr>
        <w:t xml:space="preserve"> .</w:t>
      </w:r>
    </w:p>
    <w:p w14:paraId="144A10C5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7872024C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ber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racte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control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ynchron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os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stainab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ropri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world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o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ste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at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bed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ar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‘run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place’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entrifug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voc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not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stal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turn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condition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en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on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ocial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ter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a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world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je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im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to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hab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im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ndu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He identifies f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rt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xyAOkRGt","properties":{"formattedCitation":"(Rosa &amp; Chaumont, 2012)","plainCitation":"(Rosa &amp; Chaumont, 2012)","noteIndex":0},"citationItems":[{"id":13281,"uris":["http://zotero.org/users/16019931/items/DB9SYBK7"],"itemData":{"id":13281,"type":"book","call-number":"304.23","collection-title":"Théorie critique","ISBN":"978-2-7071-7138-2","language":"fre","publisher":"la Découverte","publisher-place":"Paris","source":"BnF ISBN","title":"Aliénation et accélération: vers une théorie critique de la modernité tardive","title-short":"Aliénation et accélération","author":[{"family":"Rosa","given":"Hartmut"},{"family":"Chaumont","given":"Thomas"}],"issued":{"date-parts":[["2012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</w:rPr>
        <w:t xml:space="preserve"> (Rosa &amp; Chaumont, 2012: 44-52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: </w:t>
      </w:r>
    </w:p>
    <w:p w14:paraId="48CF084F" w14:textId="77777777" w:rsidR="00FF24B8" w:rsidRPr="00FF24B8" w:rsidRDefault="00FF24B8" w:rsidP="00FF24B8">
      <w:pPr>
        <w:numPr>
          <w:ilvl w:val="0"/>
          <w:numId w:val="2"/>
        </w:numPr>
        <w:spacing w:after="0" w:line="240" w:lineRule="auto"/>
        <w:contextualSpacing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Firs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atu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ee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m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m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throp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i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ter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rai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u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efini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dy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atu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ycle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hys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frastructure impose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rreduci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ist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emporal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optimisation;</w:t>
      </w:r>
      <w:proofErr w:type="gramEnd"/>
    </w:p>
    <w:p w14:paraId="497E8B5A" w14:textId="77777777" w:rsidR="00FF24B8" w:rsidRPr="00FF24B8" w:rsidRDefault="00FF24B8" w:rsidP="00FF24B8">
      <w:pPr>
        <w:numPr>
          <w:ilvl w:val="0"/>
          <w:numId w:val="2"/>
        </w:numPr>
        <w:spacing w:after="0" w:line="240" w:lineRule="auto"/>
        <w:contextualSpacing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Oa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r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a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domin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mpo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suspen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places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tre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lown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u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mi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tu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ultural practices)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l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mentari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scape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ste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rg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;</w:t>
      </w:r>
    </w:p>
    <w:p w14:paraId="16B4CE92" w14:textId="77777777" w:rsidR="00FF24B8" w:rsidRPr="00FF24B8" w:rsidRDefault="00FF24B8" w:rsidP="00FF24B8">
      <w:pPr>
        <w:numPr>
          <w:ilvl w:val="0"/>
          <w:numId w:val="2"/>
        </w:numPr>
        <w:spacing w:after="0" w:line="240" w:lineRule="auto"/>
        <w:contextualSpacing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sfunc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ris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verburd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ste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i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ha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network congestion, burnou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bsolescen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w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unter-eff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ner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nten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ft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estructive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slowdow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;</w:t>
      </w:r>
      <w:proofErr w:type="gramEnd"/>
    </w:p>
    <w:p w14:paraId="31656678" w14:textId="77777777" w:rsidR="00FF24B8" w:rsidRPr="00FF24B8" w:rsidRDefault="00FF24B8" w:rsidP="00FF24B8">
      <w:pPr>
        <w:numPr>
          <w:ilvl w:val="0"/>
          <w:numId w:val="2"/>
        </w:numPr>
        <w:spacing w:after="0" w:line="240" w:lineRule="auto"/>
        <w:contextualSpacing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Inten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c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group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ori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ationshi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time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sl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v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emp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brie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public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lastRenderedPageBreak/>
        <w:t>aim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low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own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norma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re-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stablis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on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appropriation of the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world;</w:t>
      </w:r>
      <w:proofErr w:type="gramEnd"/>
    </w:p>
    <w:p w14:paraId="1A18E29C" w14:textId="77777777" w:rsidR="00FF24B8" w:rsidRPr="00FF24B8" w:rsidRDefault="00FF24B8" w:rsidP="00FF24B8">
      <w:pPr>
        <w:numPr>
          <w:ilvl w:val="0"/>
          <w:numId w:val="2"/>
        </w:numPr>
        <w:spacing w:after="0" w:line="240" w:lineRule="auto"/>
        <w:contextualSpacing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Fin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fli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cial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structural and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rt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ist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institu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habitu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ransfor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e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novations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rt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l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expresse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if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mpo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cial structur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la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lown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ens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47BA4C6B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5112853A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ryth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rises follow on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ene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verla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ou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av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ime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ssues tend to dissol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u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low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ati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u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ort,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ust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no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scap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fe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ature and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purp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llow on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pi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uccess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hedu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c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udiences mus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xim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all times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quick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sorb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media cycle. Boycott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qui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e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ack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ll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suspend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uctur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lik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short,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ltima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valu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st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rg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spr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alls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quick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gin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row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ut by the flow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rise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utr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media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 of the United States.</w:t>
      </w:r>
    </w:p>
    <w:p w14:paraId="4E8DF28A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lu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convergenc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s – Max Weber, Jean-Marie Brohm and Hartmut Rosa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s boycott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creasing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are and ineffective. The dominance of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d7iSxsMQ","properties":{"formattedCitation":"(Habermas, 1987)","plainCitation":"(Habermas, 1987)","noteIndex":0},"citationItems":[{"id":5223,"uris":["http://zotero.org/users/16019931/items/9FHG9IYX"],"itemData":{"id":5223,"type":"book","publisher":"Fayard","title":"Théorie de l'agir communicationnel. Tome 1: Rationalité de l'agir et rationalisation de la société","author":[{"family":"Habermas","given":"Jürgen"}],"issued":{"date-parts":[["1987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Habermas, 1987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, the to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ystem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eg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background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tu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incapabl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bil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llective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As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power, the United States has a uniq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impo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dards, influen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 and neut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2026 World Cup,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North Americ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verg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icu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think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369E6443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757926CB" w14:textId="77777777" w:rsidR="00FF24B8" w:rsidRPr="00FF24B8" w:rsidRDefault="00FF24B8" w:rsidP="00FF24B8">
      <w:pPr>
        <w:numPr>
          <w:ilvl w:val="0"/>
          <w:numId w:val="1"/>
        </w:numPr>
        <w:spacing w:after="0" w:line="240" w:lineRule="auto"/>
        <w:contextualSpacing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The American case and the impossible boycott</w:t>
      </w:r>
    </w:p>
    <w:p w14:paraId="43D22C63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ov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y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Trump administration, the United States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dop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later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ation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gress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r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a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tabil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international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rcha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eenla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on Venezuel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ik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ran, explic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a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uba, tens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exico and Canad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draw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ultilat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re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the us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anctions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coercion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2026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gh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u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gan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a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United States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s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u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erves as a global showcase for a countr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eig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bje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er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ic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irn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01). </w:t>
      </w:r>
    </w:p>
    <w:p w14:paraId="70FDA881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untries, the prospect of a boycott of the 2026 World Cup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mp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ublic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t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li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the Unite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Kingd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er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arties – the Conservative Sim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a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Labour MP Kate Osborne and the Libe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cr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Luke Taylor –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draw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i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r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ur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ituation in North America. At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ve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ormer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i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Joseph Blatt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res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upport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ption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Janu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2026, putting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war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gumen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cur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di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rroun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organisation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na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Fran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oi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ho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sentiment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MP Éric Coquerel (La France insoumise) h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FIFA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consi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United States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wev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pi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call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erta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ve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n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r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omentu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erg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challenge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a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c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mobilisation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lastRenderedPageBreak/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oo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i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mensions of sport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Jean-Marie Brohm.</w:t>
      </w:r>
    </w:p>
    <w:p w14:paraId="4E365533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>*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Sociolog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of Sport*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9tWyO3jY","properties":{"formattedCitation":"(Brohm, 1976)","plainCitation":"(Brohm, 1976)","noteIndex":0},"citationItems":[{"id":13272,"uris":["http://zotero.org/users/16019931/items/P28V79QD"],"itemData":{"id":13272,"type":"book","collection-number":"5","collection-title":"Corps &amp; culture","ISBN":"978-2-7113-0034-1","language":"fre","number-of-pages":"357","publisher":"J.-P. Delarge","publisher-place":"Paris","source":"K10plus ISBN","title":"Sociologie politique du sport","author":[{"family":"Brohm","given":"Jean-Marie"}],"issued":{"date-parts":[["197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, 197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s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*Sport, an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Emotional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lague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>*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amNBnyUY","properties":{"formattedCitation":"(Brohm &amp; Perelman, 2006)","plainCitation":"(Brohm &amp; Perelman, 2006)","noteIndex":0},"citationItems":[{"id":2760,"uris":["http://zotero.org/users/16019931/items/85G2H5Z9"],"itemData":{"id":2760,"type":"book","collection-number":"122","collection-title":"Collection Folio Actuel","ISBN":"978-2-07-031951-0","language":"fre","publisher":"Gallimard","publisher-place":"Paris","title":"Le football, une peste émotionelle: la barbarie des stades","title-short":"Le football, une peste émotionelle","author":[{"family":"Brohm","given":"Jean-Marie"},{"family":"Perelman","given":"Marc"}],"issued":{"date-parts":[["200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 &amp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el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, 200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, Broh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mon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dern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tat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bed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power and social control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ap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ootball,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am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no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stoo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pul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ntertainm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o-cultu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ibu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reproduct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omination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ectacle,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duc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crea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c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gent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g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capabl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utral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ublic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nnell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i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o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rections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yp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ritualisation of coll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o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the const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g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ro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formances, footbal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stablis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tu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ten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duc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olitic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ciousnes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156F5494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6B0C7D71" w14:textId="77777777" w:rsidR="00FF24B8" w:rsidRPr="00FF24B8" w:rsidRDefault="00FF24B8" w:rsidP="00FF24B8">
      <w:pPr>
        <w:spacing w:after="0" w:line="240" w:lineRule="auto"/>
        <w:ind w:left="1134" w:right="1134"/>
        <w:jc w:val="both"/>
        <w:rPr>
          <w:rFonts w:ascii="Arial" w:eastAsia="Aptos" w:hAnsi="Arial" w:cs="Arial"/>
          <w:sz w:val="20"/>
          <w:szCs w:val="20"/>
        </w:rPr>
      </w:pPr>
      <w:proofErr w:type="spellStart"/>
      <w:r w:rsidRPr="00FF24B8">
        <w:rPr>
          <w:rFonts w:ascii="Arial" w:eastAsia="Aptos" w:hAnsi="Arial" w:cs="Arial"/>
          <w:sz w:val="20"/>
          <w:szCs w:val="20"/>
        </w:rPr>
        <w:t>Fro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perspective, football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de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or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yrann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lien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caus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oster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numb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ind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the obsession of the media and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tupefac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the masses: matches, goals, anecdotes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av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chants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cream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sul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–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ol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anopl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infantilisation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gress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in the service of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ampaig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rainwash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ind-numb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.</w:t>
      </w:r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Cl2d1rDR","properties":{"formattedCitation":"(Brohm &amp; Perelman, 2006)","plainCitation":"(Brohm &amp; Perelman, 2006)","dontUpdate":true,"noteIndex":0},"citationItems":[{"id":2760,"uris":["http://zotero.org/users/16019931/items/85G2H5Z9"],"itemData":{"id":2760,"type":"book","collection-number":"122","collection-title":"Collection Folio Actuel","ISBN":"978-2-07-031951-0","language":"fre","publisher":"Gallimard","publisher-place":"Paris","title":"Le football, une peste émotionelle: la barbarie des stades","title-short":"Le football, une peste émotionelle","author":[{"family":"Brohm","given":"Jean-Marie"},{"family":"Perelman","given":"Marc"}],"issued":{"date-parts":[["200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  <w:szCs w:val="20"/>
        </w:rPr>
        <w:t xml:space="preserve"> (Brohm &amp;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elma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, 2006: 65)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</w:p>
    <w:p w14:paraId="5935436C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6B686B4F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wo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ad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</w:p>
    <w:p w14:paraId="1FE9B72D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64250E64" w14:textId="77777777" w:rsidR="00FF24B8" w:rsidRPr="00FF24B8" w:rsidRDefault="00FF24B8" w:rsidP="00FF24B8">
      <w:pPr>
        <w:spacing w:after="0" w:line="240" w:lineRule="auto"/>
        <w:ind w:left="1134" w:right="1134"/>
        <w:jc w:val="both"/>
        <w:rPr>
          <w:rFonts w:ascii="Arial" w:eastAsia="Aptos" w:hAnsi="Arial" w:cs="Arial"/>
          <w:sz w:val="20"/>
          <w:szCs w:val="20"/>
        </w:rPr>
      </w:pPr>
      <w:r w:rsidRPr="00FF24B8">
        <w:rPr>
          <w:rFonts w:ascii="Arial" w:eastAsia="Aptos" w:hAnsi="Arial" w:cs="Arial"/>
          <w:sz w:val="20"/>
          <w:szCs w:val="20"/>
        </w:rPr>
        <w:t xml:space="preserve">Fa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ro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eeing football as </w:t>
      </w:r>
      <w:proofErr w:type="gramStart"/>
      <w:r w:rsidRPr="00FF24B8">
        <w:rPr>
          <w:rFonts w:ascii="Arial" w:eastAsia="Aptos" w:hAnsi="Arial" w:cs="Arial"/>
          <w:sz w:val="20"/>
          <w:szCs w:val="20"/>
        </w:rPr>
        <w:t>a</w:t>
      </w:r>
      <w:proofErr w:type="gramEnd"/>
      <w:r w:rsidRPr="00FF24B8">
        <w:rPr>
          <w:rFonts w:ascii="Arial" w:eastAsia="Aptos" w:hAnsi="Arial" w:cs="Arial"/>
          <w:sz w:val="20"/>
          <w:szCs w:val="20"/>
        </w:rPr>
        <w:t xml:space="preserve"> ‘cultural asset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human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’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us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erefor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gard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ecific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anifestation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dvanc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apitalism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—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ot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rivileg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opular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howcase (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antastic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rke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ectator-consumer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)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apitali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est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groun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(for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unpreceden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inanci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chem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a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kir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dg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egalit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) and one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effectiv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deolog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genci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egitimisatio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(an opium for the people, a constant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dvertisemen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for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ul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f ‘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ucces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’). I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th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respect, football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one of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capitalism’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o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niciou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deolog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pparatus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caus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ppear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‘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polit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’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outsid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partisan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quabble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bov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ocial classes, states and </w:t>
      </w:r>
      <w:proofErr w:type="gramStart"/>
      <w:r w:rsidRPr="00FF24B8">
        <w:rPr>
          <w:rFonts w:ascii="Arial" w:eastAsia="Aptos" w:hAnsi="Arial" w:cs="Arial"/>
          <w:sz w:val="20"/>
          <w:szCs w:val="20"/>
        </w:rPr>
        <w:t>cultures;</w:t>
      </w:r>
      <w:proofErr w:type="gramEnd"/>
      <w:r w:rsidRPr="00FF24B8">
        <w:rPr>
          <w:rFonts w:ascii="Arial" w:eastAsia="Aptos" w:hAnsi="Arial" w:cs="Arial"/>
          <w:sz w:val="20"/>
          <w:szCs w:val="20"/>
        </w:rPr>
        <w:t xml:space="preserve"> in a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or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ecumen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y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by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dolis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football and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refus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o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denounc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FIFA’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prawl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influence,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so-call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left-w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ntellectual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accepted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ideological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subjugation by a multinational corporation “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which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, in a quarter of a century, has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ecome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the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lanet’s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biggest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oney-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making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 xml:space="preserve"> machine.</w:t>
      </w:r>
      <w:r w:rsidRPr="00FF24B8">
        <w:rPr>
          <w:rFonts w:ascii="Arial" w:eastAsia="Aptos" w:hAnsi="Arial" w:cs="Arial"/>
          <w:sz w:val="20"/>
          <w:szCs w:val="20"/>
        </w:rPr>
        <w:fldChar w:fldCharType="begin"/>
      </w:r>
      <w:r w:rsidRPr="00FF24B8">
        <w:rPr>
          <w:rFonts w:ascii="Arial" w:eastAsia="Aptos" w:hAnsi="Arial" w:cs="Arial"/>
          <w:sz w:val="20"/>
          <w:szCs w:val="20"/>
        </w:rPr>
        <w:instrText xml:space="preserve"> ADDIN ZOTERO_ITEM CSL_CITATION {"citationID":"E6xdJgUN","properties":{"formattedCitation":"(Brohm &amp; Perelman, 2006)","plainCitation":"(Brohm &amp; Perelman, 2006)","dontUpdate":true,"noteIndex":0},"citationItems":[{"id":2760,"uris":["http://zotero.org/users/16019931/items/85G2H5Z9"],"itemData":{"id":2760,"type":"book","collection-number":"122","collection-title":"Collection Folio Actuel","ISBN":"978-2-07-031951-0","language":"fre","publisher":"Gallimard","publisher-place":"Paris","title":"Le football, une peste émotionelle: la barbarie des stades","title-short":"Le football, une peste émotionelle","author":[{"family":"Brohm","given":"Jean-Marie"},{"family":"Perelman","given":"Marc"}],"issued":{"date-parts":[["200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0"/>
          <w:szCs w:val="20"/>
        </w:rPr>
        <w:fldChar w:fldCharType="separate"/>
      </w:r>
      <w:r w:rsidRPr="00FF24B8">
        <w:rPr>
          <w:rFonts w:ascii="Arial" w:eastAsia="Aptos" w:hAnsi="Arial" w:cs="Arial"/>
          <w:sz w:val="20"/>
          <w:szCs w:val="20"/>
        </w:rPr>
        <w:t xml:space="preserve"> (Brohm &amp; </w:t>
      </w:r>
      <w:proofErr w:type="spellStart"/>
      <w:r w:rsidRPr="00FF24B8">
        <w:rPr>
          <w:rFonts w:ascii="Arial" w:eastAsia="Aptos" w:hAnsi="Arial" w:cs="Arial"/>
          <w:sz w:val="20"/>
          <w:szCs w:val="20"/>
        </w:rPr>
        <w:t>Perelman</w:t>
      </w:r>
      <w:proofErr w:type="spellEnd"/>
      <w:r w:rsidRPr="00FF24B8">
        <w:rPr>
          <w:rFonts w:ascii="Arial" w:eastAsia="Aptos" w:hAnsi="Arial" w:cs="Arial"/>
          <w:sz w:val="20"/>
          <w:szCs w:val="20"/>
        </w:rPr>
        <w:t>, 2006 : 65-66)</w:t>
      </w:r>
      <w:r w:rsidRPr="00FF24B8">
        <w:rPr>
          <w:rFonts w:ascii="Arial" w:eastAsia="Aptos" w:hAnsi="Arial" w:cs="Arial"/>
          <w:sz w:val="20"/>
          <w:szCs w:val="20"/>
        </w:rPr>
        <w:fldChar w:fldCharType="end"/>
      </w:r>
    </w:p>
    <w:p w14:paraId="7CA5F262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</w:p>
    <w:p w14:paraId="05509490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war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Brohm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el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leads us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e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otball not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vers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ritag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central instrument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overna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ink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ectacle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aturalises relations of domin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guise of fes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ivers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fu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nocence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otball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ppare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ut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cis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ffective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c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coloss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pow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derp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7F600EA2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elop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>*La tyrannie sportive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6LvE08uB","properties":{"formattedCitation":"(Brohm, 2006)","plainCitation":"(Brohm, 2006)","noteIndex":0},"citationItems":[{"id":13274,"uris":["http://zotero.org/users/16019931/items/2KYBFVEC"],"itemData":{"id":13274,"type":"book","collection-title":"Prétentaine","ISBN":"978-2-7010-1495-1","language":"fre","number-of-pages":"244","publisher":"Beauchesne","publisher-place":"Paris","source":"K10plus ISBN","title":"La tyrannie sportive: théorie critique d'un opium du peuple","title-short":"La tyrannie sportive","author":[{"family":"Brohm","given":"Jean-Marie"}],"issued":{"date-parts":[["200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* (Brohm, 200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olog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phasi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entr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: financialisation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bodies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sponsor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lev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gh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or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rt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eutralises mobilisation,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stitut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o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e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ultination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converg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rv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lai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ternational sports organis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FIF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er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opaqu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erarc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ureaucrac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courag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dissent (Tomlinson, 2010)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socialisation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olitic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nnell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llect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o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forman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national identifica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war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critique. </w:t>
      </w:r>
    </w:p>
    <w:p w14:paraId="231E5124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In the case of the United States, and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know,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ge, the U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ccup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unique posi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international system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chn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r w:rsidRPr="00FF24B8">
        <w:rPr>
          <w:rFonts w:ascii="Arial" w:eastAsia="Aptos" w:hAnsi="Arial" w:cs="Arial"/>
          <w:sz w:val="22"/>
          <w:szCs w:val="22"/>
        </w:rPr>
        <w:lastRenderedPageBreak/>
        <w:t xml:space="preserve">and media pow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p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rival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influen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ed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gi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li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asc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a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34, Nazi German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36, the USS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80 or apartheid South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United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isol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;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fragile international recognition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ulner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anctions;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s a network of allianc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halleng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trem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s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gh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a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1966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cee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u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arge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 and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bv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uctural injustice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1980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au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k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la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ckdrop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a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United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me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wer capabl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tali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in the media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ykof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6)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expo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ra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ris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anc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ploma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arginalisation,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ilit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Kobierecki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20). In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depen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val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i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transnational and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US institutions,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sproportionat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nef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Mangan, 1998).</w:t>
      </w:r>
    </w:p>
    <w:p w14:paraId="5D1BA852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dded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mens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medi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lou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American sport. The United Stat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gnifica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ha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global sports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indust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ession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agu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NFL, NBA, MLB), broadcast networks (ESPN, Fox Sports), digital platforms, multinational sponsors and sports marketing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an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2026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pres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coloss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ec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venues fa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e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o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v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urnam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IF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read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ad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nd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corruption (Tomlinson,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2010;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omlinson, 2014)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avi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reven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ne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United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r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lev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gh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commercial partnerships.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fo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s n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p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milar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onsors have n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ssoci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09152E41" w14:textId="77777777" w:rsidR="00FF24B8" w:rsidRPr="00FF24B8" w:rsidRDefault="00FF24B8" w:rsidP="00FF24B8">
      <w:pPr>
        <w:spacing w:after="0" w:line="240" w:lineRule="auto"/>
        <w:ind w:firstLine="360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og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twee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unctio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ety and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me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dern sport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practi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pe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gramStart"/>
      <w:r w:rsidRPr="00FF24B8">
        <w:rPr>
          <w:rFonts w:ascii="Arial" w:eastAsia="Aptos" w:hAnsi="Arial" w:cs="Arial"/>
          <w:sz w:val="22"/>
          <w:szCs w:val="22"/>
        </w:rPr>
        <w:t>a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system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i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cul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i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Spectator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o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ll,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s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he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nne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ustration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i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Roche, 2000)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, the 2026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nfor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United States posi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el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entre of world spor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olste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ft power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influence the collective imagination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ix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&amp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uli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4). Sport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iv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ve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ten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li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qual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Woods, 2016), police violence, racial tensions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FIFA, as a transnational institu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articip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thoug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let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n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i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lai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institution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e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engag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ssues</w:t>
      </w:r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3uWgToY5","properties":{"formattedCitation":"(Rosa, 2021)","plainCitation":"(Rosa, 2021)","noteIndex":0},"citationItems":[{"id":1865,"uris":["http://zotero.org/users/16019931/items/XDI4PWAH"],"itemData":{"id":1865,"type":"book","publisher":"La Découverte","title":"Résonance Une sociologie de la relation au monde Traduit de l’allemand par Sacha Zilberfarb, avec la collaboration de Sarah Raquillet","author":[{"family":"Rosa","given":"Hartmut"}],"issued":{"date-parts":[["2021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Rosa, 2021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. In a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ryth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rises, media cycl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inanci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lows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overs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sorb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inu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low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fldChar w:fldCharType="begin"/>
      </w:r>
      <w:r w:rsidRPr="00FF24B8">
        <w:rPr>
          <w:rFonts w:ascii="Arial" w:eastAsia="Aptos" w:hAnsi="Arial" w:cs="Arial"/>
          <w:sz w:val="22"/>
          <w:szCs w:val="22"/>
        </w:rPr>
        <w:instrText xml:space="preserve"> ADDIN ZOTERO_ITEM CSL_CITATION {"citationID":"E71dRTXJ","properties":{"formattedCitation":"(Brohm, 1976)","plainCitation":"(Brohm, 1976)","noteIndex":0},"citationItems":[{"id":13272,"uris":["http://zotero.org/users/16019931/items/P28V79QD"],"itemData":{"id":13272,"type":"book","collection-number":"5","collection-title":"Corps &amp; culture","ISBN":"978-2-7113-0034-1","language":"fre","number-of-pages":"357","publisher":"J.-P. Delarge","publisher-place":"Paris","source":"K10plus ISBN","title":"Sociologie politique du sport","author":[{"family":"Brohm","given":"Jean-Marie"}],"issued":{"date-parts":[["1976"]]}}}],"schema":"https://github.com/citation-style-language/schema/raw/master/csl-citation.json"} </w:instrText>
      </w:r>
      <w:r w:rsidRPr="00FF24B8">
        <w:rPr>
          <w:rFonts w:ascii="Arial" w:eastAsia="Aptos" w:hAnsi="Arial" w:cs="Arial"/>
          <w:sz w:val="22"/>
          <w:szCs w:val="22"/>
        </w:rPr>
        <w:fldChar w:fldCharType="separate"/>
      </w:r>
      <w:r w:rsidRPr="00FF24B8">
        <w:rPr>
          <w:rFonts w:ascii="Arial" w:eastAsia="Aptos" w:hAnsi="Arial" w:cs="Arial"/>
          <w:sz w:val="22"/>
          <w:szCs w:val="22"/>
        </w:rPr>
        <w:t xml:space="preserve"> (Brohm, 1976)</w:t>
      </w:r>
      <w:r w:rsidRPr="00FF24B8">
        <w:rPr>
          <w:rFonts w:ascii="Arial" w:eastAsia="Aptos" w:hAnsi="Arial" w:cs="Arial"/>
          <w:sz w:val="22"/>
          <w:szCs w:val="22"/>
        </w:rPr>
        <w:fldChar w:fldCharType="end"/>
      </w:r>
      <w:r w:rsidRPr="00FF24B8">
        <w:rPr>
          <w:rFonts w:ascii="Arial" w:eastAsia="Aptos" w:hAnsi="Arial" w:cs="Arial"/>
          <w:sz w:val="22"/>
          <w:szCs w:val="22"/>
        </w:rPr>
        <w:t xml:space="preserve"> 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valu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st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rg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spr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Kobierecki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20)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equen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chronis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compatib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hyth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akl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1)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vidu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vai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ver al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l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e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atur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forma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agmen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social media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bje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constant performance, no longer have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mobilise collective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</w:p>
    <w:p w14:paraId="0C9C2CA3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5E692575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Conclusion</w:t>
      </w:r>
    </w:p>
    <w:p w14:paraId="02CED4D8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lys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ports boycott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ew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long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rspectiv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central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phenomen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oun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truc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lin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a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omin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spr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ud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case, i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2026 World Cup, show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condi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 certa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istor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low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or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erg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effective boycotts –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u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66 f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ric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76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partheid,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1980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ur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Co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– are no long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es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da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a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oycot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c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ar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figura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lastRenderedPageBreak/>
        <w:t>obvio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ructural injustices or fragi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o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me 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gain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ystem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ic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media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ate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rg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verrid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ider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merican pow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lay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ss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uniqu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ac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neutrali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te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o impo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ndards and to instrumentalise sport as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soft power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ix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&amp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uli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4). The 2026 World Cup,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North Americ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verg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lik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think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akle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, 2011).</w:t>
      </w:r>
    </w:p>
    <w:p w14:paraId="53C8260E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a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phas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ver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ccasions,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global sport,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g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suprem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is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i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lcul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ffici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fit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isi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values of justic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gn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lidar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eg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discursiv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o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vok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official communications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voi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inding force. FIFA, as a transnational institu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ake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cad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cand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elevi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revenues and commercial partnership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ioritis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p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2026 World Cup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ward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a North American tri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United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fle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ominance of instrumental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oi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host countr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erm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riteria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by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uarante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ofitable infrastructure, a global audience and lucrative partnerships.</w:t>
      </w:r>
    </w:p>
    <w:p w14:paraId="4068BAC9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proofErr w:type="spellStart"/>
      <w:r w:rsidRPr="00FF24B8">
        <w:rPr>
          <w:rFonts w:ascii="Arial" w:eastAsia="Aptos" w:hAnsi="Arial" w:cs="Arial"/>
          <w:sz w:val="22"/>
          <w:szCs w:val="22"/>
        </w:rPr>
        <w:t>Contempora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ta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ov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ll,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deolog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arat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st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hes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hanne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rustration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i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rd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ns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World Cup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stit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chan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sig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nfor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merican cultu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gemo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mpeti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United States position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elf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ymbol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entre of world sport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reb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rengthen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oft power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bilit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influence the collective imagination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rix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&amp;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oulih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4).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oo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egitimis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ea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ve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ten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ro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flic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equali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police violence, racial tensions 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(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Ziri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2013).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oriti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teres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majo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owe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ultination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FIFA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ribu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ttemp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t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ee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futile in the face of the commer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ectato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port.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rld’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t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emselv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pend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nno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ffor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oppos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-on.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com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like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unthink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ou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reak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ver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undation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ystem.</w:t>
      </w:r>
    </w:p>
    <w:p w14:paraId="0CD27761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A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stage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affi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alls to boycott the 2026 World Cup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uthoritari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xcess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the US administration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mperiali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rea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r violations of internation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aw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quick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gin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row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ut in the flood of crises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neutr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the media power of the United States.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oduc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ne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for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ien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f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values clashe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stan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rgenc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cono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ressure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desprea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ndifferenc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ppear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s a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nachronis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incompatibl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hythm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u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conclusion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tud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clea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the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decline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ethic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in world sport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no accident, but a structura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phenomeno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linked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to the dominance of instrumenta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rationality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, the tota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commodification</w:t>
      </w:r>
      <w:proofErr w:type="spellEnd"/>
      <w:r w:rsidRPr="00FF24B8">
        <w:rPr>
          <w:rFonts w:ascii="Arial" w:eastAsia="Aptos" w:hAnsi="Arial" w:cs="Arial"/>
          <w:i/>
          <w:iCs/>
          <w:sz w:val="22"/>
          <w:szCs w:val="22"/>
        </w:rPr>
        <w:t xml:space="preserve"> of sport and social </w:t>
      </w:r>
      <w:proofErr w:type="spellStart"/>
      <w:r w:rsidRPr="00FF24B8">
        <w:rPr>
          <w:rFonts w:ascii="Arial" w:eastAsia="Aptos" w:hAnsi="Arial" w:cs="Arial"/>
          <w:i/>
          <w:iCs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. The 2026 World Cup,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el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 North America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erfect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llustrat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dynam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veal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how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eopolitic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nd soci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cceleratio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verge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k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no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on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ifficul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bu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almos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mpossible. </w:t>
      </w:r>
    </w:p>
    <w:p w14:paraId="013A8D39" w14:textId="77777777" w:rsidR="00FF24B8" w:rsidRPr="00FF24B8" w:rsidRDefault="00FF24B8" w:rsidP="00FF24B8">
      <w:pPr>
        <w:spacing w:after="0" w:line="240" w:lineRule="auto"/>
        <w:ind w:firstLine="708"/>
        <w:jc w:val="both"/>
        <w:rPr>
          <w:rFonts w:ascii="Arial" w:eastAsia="Aptos" w:hAnsi="Arial" w:cs="Arial"/>
          <w:sz w:val="22"/>
          <w:szCs w:val="22"/>
        </w:rPr>
      </w:pPr>
      <w:r w:rsidRPr="00FF24B8">
        <w:rPr>
          <w:rFonts w:ascii="Arial" w:eastAsia="Aptos" w:hAnsi="Arial" w:cs="Arial"/>
          <w:sz w:val="22"/>
          <w:szCs w:val="22"/>
        </w:rPr>
        <w:t xml:space="preserve">The prospects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a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merg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proofErr w:type="gramStart"/>
      <w:r w:rsidRPr="00FF24B8">
        <w:rPr>
          <w:rFonts w:ascii="Arial" w:eastAsia="Aptos" w:hAnsi="Arial" w:cs="Arial"/>
          <w:sz w:val="22"/>
          <w:szCs w:val="22"/>
        </w:rPr>
        <w:t>worry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:</w:t>
      </w:r>
      <w:proofErr w:type="gramEnd"/>
      <w:r w:rsidRPr="00FF24B8">
        <w:rPr>
          <w:rFonts w:ascii="Arial" w:eastAsia="Aptos" w:hAnsi="Arial" w:cs="Arial"/>
          <w:sz w:val="22"/>
          <w:szCs w:val="22"/>
        </w:rPr>
        <w:t xml:space="preserve"> in a worl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condi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determin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ethical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legat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the background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por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institutions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tur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by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marke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r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ocieti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re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nable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o mobilise collective ac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ba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n mor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principle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spor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isk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s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t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humanist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dimension for good. I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th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ontex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, the question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no longer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simply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hether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boycott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is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ossible, but how to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invent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a sport capable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uphold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values,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ona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with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people and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resisting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the instrumental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logic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of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globalised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 xml:space="preserve"> </w:t>
      </w:r>
      <w:proofErr w:type="spellStart"/>
      <w:r w:rsidRPr="00FF24B8">
        <w:rPr>
          <w:rFonts w:ascii="Arial" w:eastAsia="Aptos" w:hAnsi="Arial" w:cs="Arial"/>
          <w:sz w:val="22"/>
          <w:szCs w:val="22"/>
        </w:rPr>
        <w:t>capitalism</w:t>
      </w:r>
      <w:proofErr w:type="spellEnd"/>
      <w:r w:rsidRPr="00FF24B8">
        <w:rPr>
          <w:rFonts w:ascii="Arial" w:eastAsia="Aptos" w:hAnsi="Arial" w:cs="Arial"/>
          <w:sz w:val="22"/>
          <w:szCs w:val="22"/>
        </w:rPr>
        <w:t>.</w:t>
      </w:r>
    </w:p>
    <w:p w14:paraId="3E487409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7C985D2D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Bibliography</w:t>
      </w:r>
    </w:p>
    <w:p w14:paraId="7C3B7FD4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b/>
          <w:bCs/>
          <w:sz w:val="22"/>
          <w:szCs w:val="22"/>
        </w:rPr>
      </w:pPr>
    </w:p>
    <w:p w14:paraId="11A3EB38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Books</w:t>
      </w:r>
    </w:p>
    <w:p w14:paraId="640F821C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F65F6B">
        <w:fldChar w:fldCharType="begin"/>
      </w:r>
      <w:r w:rsidRPr="00F65F6B">
        <w:instrText xml:space="preserve"> ADDIN ZOTERO_BIBL {"uncited":[],"omitted":[],"custom":[]} CSL_BIBLIOGRAPHY </w:instrText>
      </w:r>
      <w:r w:rsidRPr="00F65F6B">
        <w:fldChar w:fldCharType="separate"/>
      </w:r>
      <w:r w:rsidRPr="00DD59E0">
        <w:rPr>
          <w:rFonts w:ascii="Arial" w:hAnsi="Arial" w:cs="Arial"/>
          <w:kern w:val="0"/>
          <w:sz w:val="22"/>
        </w:rPr>
        <w:t xml:space="preserve">Brohm, J.-M. (1976). </w:t>
      </w:r>
      <w:r w:rsidRPr="00DD59E0">
        <w:rPr>
          <w:rFonts w:ascii="Arial" w:hAnsi="Arial" w:cs="Arial"/>
          <w:i/>
          <w:iCs/>
          <w:kern w:val="0"/>
          <w:sz w:val="22"/>
        </w:rPr>
        <w:t>Sociologie politique du sport</w:t>
      </w:r>
      <w:r w:rsidRPr="00DD59E0">
        <w:rPr>
          <w:rFonts w:ascii="Arial" w:hAnsi="Arial" w:cs="Arial"/>
          <w:kern w:val="0"/>
          <w:sz w:val="22"/>
        </w:rPr>
        <w:t xml:space="preserve">. J.-P. </w:t>
      </w:r>
      <w:proofErr w:type="spellStart"/>
      <w:r w:rsidRPr="00DD59E0">
        <w:rPr>
          <w:rFonts w:ascii="Arial" w:hAnsi="Arial" w:cs="Arial"/>
          <w:kern w:val="0"/>
          <w:sz w:val="22"/>
        </w:rPr>
        <w:t>Delarge</w:t>
      </w:r>
      <w:proofErr w:type="spellEnd"/>
      <w:r w:rsidRPr="00DD59E0">
        <w:rPr>
          <w:rFonts w:ascii="Arial" w:hAnsi="Arial" w:cs="Arial"/>
          <w:kern w:val="0"/>
          <w:sz w:val="22"/>
        </w:rPr>
        <w:t>.</w:t>
      </w:r>
    </w:p>
    <w:p w14:paraId="41FF572B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lastRenderedPageBreak/>
        <w:t xml:space="preserve">Brohm, J.-M. (2006). </w:t>
      </w:r>
      <w:r w:rsidRPr="00DD59E0">
        <w:rPr>
          <w:rFonts w:ascii="Arial" w:hAnsi="Arial" w:cs="Arial"/>
          <w:i/>
          <w:iCs/>
          <w:kern w:val="0"/>
          <w:sz w:val="22"/>
        </w:rPr>
        <w:t>La tyrannie sportive : Théorie critique d’un opium du peuple</w:t>
      </w:r>
      <w:r w:rsidRPr="00DD59E0">
        <w:rPr>
          <w:rFonts w:ascii="Arial" w:hAnsi="Arial" w:cs="Arial"/>
          <w:kern w:val="0"/>
          <w:sz w:val="22"/>
        </w:rPr>
        <w:t>. Beauchesne.</w:t>
      </w:r>
    </w:p>
    <w:p w14:paraId="7BBFF525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Brohm, J.-M., &amp; </w:t>
      </w:r>
      <w:proofErr w:type="spellStart"/>
      <w:r w:rsidRPr="00DD59E0">
        <w:rPr>
          <w:rFonts w:ascii="Arial" w:hAnsi="Arial" w:cs="Arial"/>
          <w:kern w:val="0"/>
          <w:sz w:val="22"/>
        </w:rPr>
        <w:t>Perelman</w:t>
      </w:r>
      <w:proofErr w:type="spellEnd"/>
      <w:r w:rsidRPr="00DD59E0">
        <w:rPr>
          <w:rFonts w:ascii="Arial" w:hAnsi="Arial" w:cs="Arial"/>
          <w:kern w:val="0"/>
          <w:sz w:val="22"/>
        </w:rPr>
        <w:t xml:space="preserve">, M. (2006). </w:t>
      </w:r>
      <w:r w:rsidRPr="00DD59E0">
        <w:rPr>
          <w:rFonts w:ascii="Arial" w:hAnsi="Arial" w:cs="Arial"/>
          <w:i/>
          <w:iCs/>
          <w:kern w:val="0"/>
          <w:sz w:val="22"/>
        </w:rPr>
        <w:t xml:space="preserve">Le football, une peste </w:t>
      </w:r>
      <w:proofErr w:type="spellStart"/>
      <w:r w:rsidRPr="00DD59E0">
        <w:rPr>
          <w:rFonts w:ascii="Arial" w:hAnsi="Arial" w:cs="Arial"/>
          <w:i/>
          <w:iCs/>
          <w:kern w:val="0"/>
          <w:sz w:val="22"/>
        </w:rPr>
        <w:t>émotionelle</w:t>
      </w:r>
      <w:proofErr w:type="spellEnd"/>
      <w:r w:rsidRPr="00DD59E0">
        <w:rPr>
          <w:rFonts w:ascii="Arial" w:hAnsi="Arial" w:cs="Arial"/>
          <w:i/>
          <w:iCs/>
          <w:kern w:val="0"/>
          <w:sz w:val="22"/>
        </w:rPr>
        <w:t> : La barbarie des stades</w:t>
      </w:r>
      <w:r w:rsidRPr="00DD59E0">
        <w:rPr>
          <w:rFonts w:ascii="Arial" w:hAnsi="Arial" w:cs="Arial"/>
          <w:kern w:val="0"/>
          <w:sz w:val="22"/>
        </w:rPr>
        <w:t>. Gallimard.</w:t>
      </w:r>
    </w:p>
    <w:p w14:paraId="0E2C7532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proofErr w:type="spellStart"/>
      <w:r w:rsidRPr="00DD59E0">
        <w:rPr>
          <w:rFonts w:ascii="Arial" w:hAnsi="Arial" w:cs="Arial"/>
          <w:kern w:val="0"/>
          <w:sz w:val="22"/>
        </w:rPr>
        <w:t>Colliot-Thélène</w:t>
      </w:r>
      <w:proofErr w:type="spellEnd"/>
      <w:r w:rsidRPr="00DD59E0">
        <w:rPr>
          <w:rFonts w:ascii="Arial" w:hAnsi="Arial" w:cs="Arial"/>
          <w:kern w:val="0"/>
          <w:sz w:val="22"/>
        </w:rPr>
        <w:t xml:space="preserve">, C. (2006). </w:t>
      </w:r>
      <w:r w:rsidRPr="00DD59E0">
        <w:rPr>
          <w:rFonts w:ascii="Arial" w:hAnsi="Arial" w:cs="Arial"/>
          <w:i/>
          <w:iCs/>
          <w:kern w:val="0"/>
          <w:sz w:val="22"/>
        </w:rPr>
        <w:t>La sociologie de Max Weber</w:t>
      </w:r>
      <w:r w:rsidRPr="00DD59E0">
        <w:rPr>
          <w:rFonts w:ascii="Arial" w:hAnsi="Arial" w:cs="Arial"/>
          <w:kern w:val="0"/>
          <w:sz w:val="22"/>
        </w:rPr>
        <w:t xml:space="preserve">. </w:t>
      </w:r>
      <w:proofErr w:type="gramStart"/>
      <w:r w:rsidRPr="00DD59E0">
        <w:rPr>
          <w:rFonts w:ascii="Arial" w:hAnsi="Arial" w:cs="Arial"/>
          <w:kern w:val="0"/>
          <w:sz w:val="22"/>
        </w:rPr>
        <w:t>la</w:t>
      </w:r>
      <w:proofErr w:type="gramEnd"/>
      <w:r w:rsidRPr="00DD59E0">
        <w:rPr>
          <w:rFonts w:ascii="Arial" w:hAnsi="Arial" w:cs="Arial"/>
          <w:kern w:val="0"/>
          <w:sz w:val="22"/>
        </w:rPr>
        <w:t xml:space="preserve"> Découverte.</w:t>
      </w:r>
    </w:p>
    <w:p w14:paraId="5A98B03E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Habermas, J. (1987). </w:t>
      </w:r>
      <w:r w:rsidRPr="00DD59E0">
        <w:rPr>
          <w:rFonts w:ascii="Arial" w:hAnsi="Arial" w:cs="Arial"/>
          <w:i/>
          <w:iCs/>
          <w:kern w:val="0"/>
          <w:sz w:val="22"/>
        </w:rPr>
        <w:t>Théorie de l’agir communicationnel. Tome 1 : Rationalité de l’agir et rationalisation de la société</w:t>
      </w:r>
      <w:r w:rsidRPr="00DD59E0">
        <w:rPr>
          <w:rFonts w:ascii="Arial" w:hAnsi="Arial" w:cs="Arial"/>
          <w:kern w:val="0"/>
          <w:sz w:val="22"/>
        </w:rPr>
        <w:t>. Fayard.</w:t>
      </w:r>
    </w:p>
    <w:p w14:paraId="2EAE1364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Rosa, H. (2021). </w:t>
      </w:r>
      <w:r w:rsidRPr="00DD59E0">
        <w:rPr>
          <w:rFonts w:ascii="Arial" w:hAnsi="Arial" w:cs="Arial"/>
          <w:i/>
          <w:iCs/>
          <w:kern w:val="0"/>
          <w:sz w:val="22"/>
        </w:rPr>
        <w:t xml:space="preserve">Résonance Une sociologie de la relation au monde Traduit de l’allemand par Sacha </w:t>
      </w:r>
      <w:proofErr w:type="spellStart"/>
      <w:r w:rsidRPr="00DD59E0">
        <w:rPr>
          <w:rFonts w:ascii="Arial" w:hAnsi="Arial" w:cs="Arial"/>
          <w:i/>
          <w:iCs/>
          <w:kern w:val="0"/>
          <w:sz w:val="22"/>
        </w:rPr>
        <w:t>Zilberfarb</w:t>
      </w:r>
      <w:proofErr w:type="spellEnd"/>
      <w:r w:rsidRPr="00DD59E0">
        <w:rPr>
          <w:rFonts w:ascii="Arial" w:hAnsi="Arial" w:cs="Arial"/>
          <w:i/>
          <w:iCs/>
          <w:kern w:val="0"/>
          <w:sz w:val="22"/>
        </w:rPr>
        <w:t xml:space="preserve">, avec la collaboration de Sarah </w:t>
      </w:r>
      <w:proofErr w:type="spellStart"/>
      <w:r w:rsidRPr="00DD59E0">
        <w:rPr>
          <w:rFonts w:ascii="Arial" w:hAnsi="Arial" w:cs="Arial"/>
          <w:i/>
          <w:iCs/>
          <w:kern w:val="0"/>
          <w:sz w:val="22"/>
        </w:rPr>
        <w:t>Raquillet</w:t>
      </w:r>
      <w:proofErr w:type="spellEnd"/>
      <w:r w:rsidRPr="00DD59E0">
        <w:rPr>
          <w:rFonts w:ascii="Arial" w:hAnsi="Arial" w:cs="Arial"/>
          <w:kern w:val="0"/>
          <w:sz w:val="22"/>
        </w:rPr>
        <w:t>. La Découverte.</w:t>
      </w:r>
    </w:p>
    <w:p w14:paraId="672AA723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Rosa, H., &amp; Chaumont, T. (2012). </w:t>
      </w:r>
      <w:r w:rsidRPr="00DD59E0">
        <w:rPr>
          <w:rFonts w:ascii="Arial" w:hAnsi="Arial" w:cs="Arial"/>
          <w:i/>
          <w:iCs/>
          <w:kern w:val="0"/>
          <w:sz w:val="22"/>
        </w:rPr>
        <w:t>Aliénation et accélération : Vers une théorie critique de la modernité tardive</w:t>
      </w:r>
      <w:r w:rsidRPr="00DD59E0">
        <w:rPr>
          <w:rFonts w:ascii="Arial" w:hAnsi="Arial" w:cs="Arial"/>
          <w:kern w:val="0"/>
          <w:sz w:val="22"/>
        </w:rPr>
        <w:t xml:space="preserve">. </w:t>
      </w:r>
      <w:proofErr w:type="gramStart"/>
      <w:r w:rsidRPr="00DD59E0">
        <w:rPr>
          <w:rFonts w:ascii="Arial" w:hAnsi="Arial" w:cs="Arial"/>
          <w:kern w:val="0"/>
          <w:sz w:val="22"/>
        </w:rPr>
        <w:t>la</w:t>
      </w:r>
      <w:proofErr w:type="gramEnd"/>
      <w:r w:rsidRPr="00DD59E0">
        <w:rPr>
          <w:rFonts w:ascii="Arial" w:hAnsi="Arial" w:cs="Arial"/>
          <w:kern w:val="0"/>
          <w:sz w:val="22"/>
        </w:rPr>
        <w:t xml:space="preserve"> Découverte.</w:t>
      </w:r>
    </w:p>
    <w:p w14:paraId="6A5AD250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Weber, M. (1992). </w:t>
      </w:r>
      <w:r w:rsidRPr="00DD59E0">
        <w:rPr>
          <w:rFonts w:ascii="Arial" w:hAnsi="Arial" w:cs="Arial"/>
          <w:i/>
          <w:iCs/>
          <w:kern w:val="0"/>
          <w:sz w:val="22"/>
        </w:rPr>
        <w:t>Essais sur la théorie de la science</w:t>
      </w:r>
      <w:r w:rsidRPr="00DD59E0">
        <w:rPr>
          <w:rFonts w:ascii="Arial" w:hAnsi="Arial" w:cs="Arial"/>
          <w:kern w:val="0"/>
          <w:sz w:val="22"/>
        </w:rPr>
        <w:t>. Pocket.</w:t>
      </w:r>
    </w:p>
    <w:p w14:paraId="394336C8" w14:textId="77777777" w:rsidR="00FF24B8" w:rsidRPr="00DD59E0" w:rsidRDefault="00FF24B8" w:rsidP="00FF24B8">
      <w:pPr>
        <w:pStyle w:val="Bibliographi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kern w:val="0"/>
          <w:sz w:val="22"/>
        </w:rPr>
      </w:pPr>
      <w:r w:rsidRPr="00DD59E0">
        <w:rPr>
          <w:rFonts w:ascii="Arial" w:hAnsi="Arial" w:cs="Arial"/>
          <w:kern w:val="0"/>
          <w:sz w:val="22"/>
        </w:rPr>
        <w:t xml:space="preserve">Weber, M., </w:t>
      </w:r>
      <w:proofErr w:type="spellStart"/>
      <w:r w:rsidRPr="00DD59E0">
        <w:rPr>
          <w:rFonts w:ascii="Arial" w:hAnsi="Arial" w:cs="Arial"/>
          <w:kern w:val="0"/>
          <w:sz w:val="22"/>
        </w:rPr>
        <w:t>Chavy</w:t>
      </w:r>
      <w:proofErr w:type="spellEnd"/>
      <w:r w:rsidRPr="00DD59E0">
        <w:rPr>
          <w:rFonts w:ascii="Arial" w:hAnsi="Arial" w:cs="Arial"/>
          <w:kern w:val="0"/>
          <w:sz w:val="22"/>
        </w:rPr>
        <w:t xml:space="preserve">, J., &amp; Dampierre, É. de. (2003). </w:t>
      </w:r>
      <w:r w:rsidRPr="00DD59E0">
        <w:rPr>
          <w:rFonts w:ascii="Arial" w:hAnsi="Arial" w:cs="Arial"/>
          <w:i/>
          <w:iCs/>
          <w:kern w:val="0"/>
          <w:sz w:val="22"/>
        </w:rPr>
        <w:t>Economie et société</w:t>
      </w:r>
      <w:r w:rsidRPr="00DD59E0">
        <w:rPr>
          <w:rFonts w:ascii="Arial" w:hAnsi="Arial" w:cs="Arial"/>
          <w:kern w:val="0"/>
          <w:sz w:val="22"/>
        </w:rPr>
        <w:t>. Pocket.</w:t>
      </w:r>
    </w:p>
    <w:p w14:paraId="629969D3" w14:textId="77777777" w:rsidR="00FF24B8" w:rsidRPr="00F65F6B" w:rsidRDefault="00FF24B8" w:rsidP="00FF24B8">
      <w:pPr>
        <w:pStyle w:val="Paragraphedelist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fldChar w:fldCharType="end"/>
      </w:r>
      <w:r w:rsidRPr="00F65F6B">
        <w:rPr>
          <w:rFonts w:ascii="Arial" w:hAnsi="Arial" w:cs="Arial"/>
          <w:sz w:val="22"/>
          <w:szCs w:val="22"/>
        </w:rPr>
        <w:t xml:space="preserve">Guttmann, A. (2002)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The </w:t>
      </w:r>
      <w:proofErr w:type="spellStart"/>
      <w:proofErr w:type="gramStart"/>
      <w:r w:rsidRPr="00F65F6B">
        <w:rPr>
          <w:rFonts w:ascii="Arial" w:hAnsi="Arial" w:cs="Arial"/>
          <w:i/>
          <w:iCs/>
          <w:sz w:val="22"/>
          <w:szCs w:val="22"/>
        </w:rPr>
        <w:t>Olympics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i/>
          <w:iCs/>
          <w:sz w:val="22"/>
          <w:szCs w:val="22"/>
        </w:rPr>
        <w:t xml:space="preserve"> A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history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of the modern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game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Urbana : </w:t>
      </w:r>
      <w:proofErr w:type="spellStart"/>
      <w:r w:rsidRPr="00F65F6B">
        <w:rPr>
          <w:rFonts w:ascii="Arial" w:hAnsi="Arial" w:cs="Arial"/>
          <w:sz w:val="22"/>
          <w:szCs w:val="22"/>
        </w:rPr>
        <w:t>Universit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of Illinois </w:t>
      </w:r>
      <w:proofErr w:type="spellStart"/>
      <w:r w:rsidRPr="00F65F6B">
        <w:rPr>
          <w:rFonts w:ascii="Arial" w:hAnsi="Arial" w:cs="Arial"/>
          <w:sz w:val="22"/>
          <w:szCs w:val="22"/>
        </w:rPr>
        <w:t>Press</w:t>
      </w:r>
      <w:proofErr w:type="spellEnd"/>
      <w:r w:rsidRPr="00F65F6B">
        <w:rPr>
          <w:rFonts w:ascii="Arial" w:hAnsi="Arial" w:cs="Arial"/>
          <w:sz w:val="22"/>
          <w:szCs w:val="22"/>
        </w:rPr>
        <w:t>.</w:t>
      </w:r>
    </w:p>
    <w:p w14:paraId="327DB552" w14:textId="77777777" w:rsidR="00FF24B8" w:rsidRPr="00F65F6B" w:rsidRDefault="00FF24B8" w:rsidP="00FF24B8">
      <w:pPr>
        <w:pStyle w:val="Paragraphedelist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Hoberman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J. (1984)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Sport and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political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ideolog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Austin : </w:t>
      </w:r>
      <w:proofErr w:type="spellStart"/>
      <w:r w:rsidRPr="00F65F6B">
        <w:rPr>
          <w:rFonts w:ascii="Arial" w:hAnsi="Arial" w:cs="Arial"/>
          <w:sz w:val="22"/>
          <w:szCs w:val="22"/>
        </w:rPr>
        <w:t>Universit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of Texas </w:t>
      </w:r>
      <w:proofErr w:type="spellStart"/>
      <w:r w:rsidRPr="00F65F6B">
        <w:rPr>
          <w:rFonts w:ascii="Arial" w:hAnsi="Arial" w:cs="Arial"/>
          <w:sz w:val="22"/>
          <w:szCs w:val="22"/>
        </w:rPr>
        <w:t>Press</w:t>
      </w:r>
      <w:proofErr w:type="spellEnd"/>
      <w:r w:rsidRPr="00F65F6B">
        <w:rPr>
          <w:rFonts w:ascii="Arial" w:hAnsi="Arial" w:cs="Arial"/>
          <w:sz w:val="22"/>
          <w:szCs w:val="22"/>
        </w:rPr>
        <w:t>.</w:t>
      </w:r>
    </w:p>
    <w:p w14:paraId="1BA1D352" w14:textId="77777777" w:rsidR="00FF24B8" w:rsidRPr="00F65F6B" w:rsidRDefault="00FF24B8" w:rsidP="00FF24B8">
      <w:pPr>
        <w:pStyle w:val="Paragraphedelist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Keys, B. (2006).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Globalizing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gramStart"/>
      <w:r w:rsidRPr="00F65F6B">
        <w:rPr>
          <w:rFonts w:ascii="Arial" w:hAnsi="Arial" w:cs="Arial"/>
          <w:i/>
          <w:iCs/>
          <w:sz w:val="22"/>
          <w:szCs w:val="22"/>
        </w:rPr>
        <w:t>sport:</w:t>
      </w:r>
      <w:proofErr w:type="gramEnd"/>
      <w:r w:rsidRPr="00F65F6B">
        <w:rPr>
          <w:rFonts w:ascii="Arial" w:hAnsi="Arial" w:cs="Arial"/>
          <w:i/>
          <w:iCs/>
          <w:sz w:val="22"/>
          <w:szCs w:val="22"/>
        </w:rPr>
        <w:t xml:space="preserve"> National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rivalry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and international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community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in the 1930s</w:t>
      </w:r>
      <w:r w:rsidRPr="00F65F6B">
        <w:rPr>
          <w:rFonts w:ascii="Arial" w:hAnsi="Arial" w:cs="Arial"/>
          <w:sz w:val="22"/>
          <w:szCs w:val="22"/>
        </w:rPr>
        <w:t xml:space="preserve">. Cambridge : Harvard </w:t>
      </w:r>
      <w:proofErr w:type="spellStart"/>
      <w:r w:rsidRPr="00F65F6B">
        <w:rPr>
          <w:rFonts w:ascii="Arial" w:hAnsi="Arial" w:cs="Arial"/>
          <w:sz w:val="22"/>
          <w:szCs w:val="22"/>
        </w:rPr>
        <w:t>Universit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sz w:val="22"/>
          <w:szCs w:val="22"/>
        </w:rPr>
        <w:t>Press</w:t>
      </w:r>
      <w:proofErr w:type="spellEnd"/>
      <w:r w:rsidRPr="00F65F6B">
        <w:rPr>
          <w:rFonts w:ascii="Arial" w:hAnsi="Arial" w:cs="Arial"/>
          <w:sz w:val="22"/>
          <w:szCs w:val="22"/>
        </w:rPr>
        <w:t>.</w:t>
      </w:r>
    </w:p>
    <w:p w14:paraId="2A34C409" w14:textId="77777777" w:rsidR="00FF24B8" w:rsidRPr="00F65F6B" w:rsidRDefault="00FF24B8" w:rsidP="00FF24B8">
      <w:pPr>
        <w:pStyle w:val="Paragraphedeliste"/>
        <w:numPr>
          <w:ilvl w:val="0"/>
          <w:numId w:val="9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Mangan, J. A. (1998)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The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games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ethic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and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imperialism</w:t>
      </w:r>
      <w:proofErr w:type="spellEnd"/>
      <w:r w:rsidRPr="00F65F6B">
        <w:rPr>
          <w:rFonts w:ascii="Arial" w:hAnsi="Arial" w:cs="Arial"/>
          <w:sz w:val="22"/>
          <w:szCs w:val="22"/>
        </w:rPr>
        <w:t>. London : Frank Cass.</w:t>
      </w:r>
    </w:p>
    <w:p w14:paraId="45515F8A" w14:textId="77777777" w:rsidR="00FF24B8" w:rsidRPr="00F65F6B" w:rsidRDefault="00FF24B8" w:rsidP="00FF24B8">
      <w:pPr>
        <w:pStyle w:val="Bibliographie"/>
        <w:numPr>
          <w:ilvl w:val="0"/>
          <w:numId w:val="8"/>
        </w:numPr>
        <w:spacing w:after="0" w:line="240" w:lineRule="auto"/>
        <w:jc w:val="both"/>
        <w:rPr>
          <w:rFonts w:ascii="Arial" w:hAnsi="Arial" w:cs="Arial"/>
          <w:kern w:val="0"/>
          <w:sz w:val="22"/>
          <w:szCs w:val="22"/>
        </w:rPr>
      </w:pPr>
      <w:r w:rsidRPr="00F65F6B">
        <w:rPr>
          <w:rFonts w:ascii="Arial" w:hAnsi="Arial" w:cs="Arial"/>
          <w:kern w:val="0"/>
          <w:sz w:val="22"/>
          <w:szCs w:val="22"/>
        </w:rPr>
        <w:t xml:space="preserve">Rosa, H. (2012). </w:t>
      </w:r>
      <w:r w:rsidRPr="00F65F6B">
        <w:rPr>
          <w:rFonts w:ascii="Arial" w:hAnsi="Arial" w:cs="Arial"/>
          <w:i/>
          <w:iCs/>
          <w:kern w:val="0"/>
          <w:sz w:val="22"/>
          <w:szCs w:val="22"/>
        </w:rPr>
        <w:t>Aliénation et accélération. Vers une théorie critique de la modernité tardive</w:t>
      </w:r>
      <w:r w:rsidRPr="00F65F6B">
        <w:rPr>
          <w:rFonts w:ascii="Arial" w:hAnsi="Arial" w:cs="Arial"/>
          <w:kern w:val="0"/>
          <w:sz w:val="22"/>
          <w:szCs w:val="22"/>
        </w:rPr>
        <w:t>. La Découverte.</w:t>
      </w:r>
    </w:p>
    <w:p w14:paraId="5DCB1BE7" w14:textId="77777777" w:rsidR="00FF24B8" w:rsidRPr="00F65F6B" w:rsidRDefault="00FF24B8" w:rsidP="00FF24B8">
      <w:pPr>
        <w:pStyle w:val="Bibliographie"/>
        <w:numPr>
          <w:ilvl w:val="0"/>
          <w:numId w:val="7"/>
        </w:numPr>
        <w:spacing w:after="0" w:line="240" w:lineRule="auto"/>
        <w:jc w:val="both"/>
        <w:rPr>
          <w:rFonts w:ascii="Arial" w:hAnsi="Arial" w:cs="Arial"/>
          <w:kern w:val="0"/>
          <w:sz w:val="22"/>
          <w:szCs w:val="22"/>
        </w:rPr>
      </w:pPr>
      <w:r w:rsidRPr="00F65F6B">
        <w:rPr>
          <w:rFonts w:ascii="Arial" w:hAnsi="Arial" w:cs="Arial"/>
          <w:kern w:val="0"/>
          <w:sz w:val="22"/>
          <w:szCs w:val="22"/>
        </w:rPr>
        <w:t xml:space="preserve">Rosa, H. (2021). </w:t>
      </w:r>
      <w:r w:rsidRPr="00F65F6B">
        <w:rPr>
          <w:rFonts w:ascii="Arial" w:hAnsi="Arial" w:cs="Arial"/>
          <w:i/>
          <w:iCs/>
          <w:kern w:val="0"/>
          <w:sz w:val="22"/>
          <w:szCs w:val="22"/>
        </w:rPr>
        <w:t xml:space="preserve">Résonance Une sociologie de la relation au monde Traduit de l’allemand par Sacha </w:t>
      </w:r>
      <w:proofErr w:type="spellStart"/>
      <w:r w:rsidRPr="00F65F6B">
        <w:rPr>
          <w:rFonts w:ascii="Arial" w:hAnsi="Arial" w:cs="Arial"/>
          <w:i/>
          <w:iCs/>
          <w:kern w:val="0"/>
          <w:sz w:val="22"/>
          <w:szCs w:val="22"/>
        </w:rPr>
        <w:t>Zilberfarb</w:t>
      </w:r>
      <w:proofErr w:type="spellEnd"/>
      <w:r w:rsidRPr="00F65F6B">
        <w:rPr>
          <w:rFonts w:ascii="Arial" w:hAnsi="Arial" w:cs="Arial"/>
          <w:i/>
          <w:iCs/>
          <w:kern w:val="0"/>
          <w:sz w:val="22"/>
          <w:szCs w:val="22"/>
        </w:rPr>
        <w:t xml:space="preserve">, avec la collaboration de Sarah </w:t>
      </w:r>
      <w:proofErr w:type="spellStart"/>
      <w:r w:rsidRPr="00F65F6B">
        <w:rPr>
          <w:rFonts w:ascii="Arial" w:hAnsi="Arial" w:cs="Arial"/>
          <w:i/>
          <w:iCs/>
          <w:kern w:val="0"/>
          <w:sz w:val="22"/>
          <w:szCs w:val="22"/>
        </w:rPr>
        <w:t>Raquillet</w:t>
      </w:r>
      <w:proofErr w:type="spellEnd"/>
      <w:r w:rsidRPr="00F65F6B">
        <w:rPr>
          <w:rFonts w:ascii="Arial" w:hAnsi="Arial" w:cs="Arial"/>
          <w:kern w:val="0"/>
          <w:sz w:val="22"/>
          <w:szCs w:val="22"/>
        </w:rPr>
        <w:t>. La Découverte.</w:t>
      </w:r>
    </w:p>
    <w:p w14:paraId="53FA66E6" w14:textId="77777777" w:rsidR="00FF24B8" w:rsidRPr="00F65F6B" w:rsidRDefault="00FF24B8" w:rsidP="00FF24B8">
      <w:pPr>
        <w:pStyle w:val="Bibliographie"/>
        <w:numPr>
          <w:ilvl w:val="0"/>
          <w:numId w:val="7"/>
        </w:numPr>
        <w:spacing w:after="0" w:line="240" w:lineRule="auto"/>
        <w:jc w:val="both"/>
        <w:rPr>
          <w:rFonts w:ascii="Arial" w:hAnsi="Arial" w:cs="Arial"/>
          <w:kern w:val="0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Tomlinson, A. (2014). </w:t>
      </w:r>
      <w:proofErr w:type="gramStart"/>
      <w:r w:rsidRPr="00F65F6B">
        <w:rPr>
          <w:rFonts w:ascii="Arial" w:hAnsi="Arial" w:cs="Arial"/>
          <w:i/>
          <w:iCs/>
          <w:sz w:val="22"/>
          <w:szCs w:val="22"/>
        </w:rPr>
        <w:t>FIFA:</w:t>
      </w:r>
      <w:proofErr w:type="gramEnd"/>
      <w:r w:rsidRPr="00F65F6B">
        <w:rPr>
          <w:rFonts w:ascii="Arial" w:hAnsi="Arial" w:cs="Arial"/>
          <w:i/>
          <w:iCs/>
          <w:sz w:val="22"/>
          <w:szCs w:val="22"/>
        </w:rPr>
        <w:t xml:space="preserve"> The men, the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myths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and the money</w:t>
      </w:r>
      <w:r w:rsidRPr="00F65F6B">
        <w:rPr>
          <w:rFonts w:ascii="Arial" w:hAnsi="Arial" w:cs="Arial"/>
          <w:sz w:val="22"/>
          <w:szCs w:val="22"/>
        </w:rPr>
        <w:t>. London : Routledge.</w:t>
      </w:r>
    </w:p>
    <w:p w14:paraId="484A7AAB" w14:textId="77777777" w:rsidR="00FF24B8" w:rsidRPr="00F65F6B" w:rsidRDefault="00FF24B8" w:rsidP="00FF24B8">
      <w:pPr>
        <w:pStyle w:val="Bibliographie"/>
        <w:numPr>
          <w:ilvl w:val="0"/>
          <w:numId w:val="7"/>
        </w:numPr>
        <w:spacing w:after="0" w:line="240" w:lineRule="auto"/>
        <w:jc w:val="both"/>
        <w:rPr>
          <w:rFonts w:ascii="Arial" w:hAnsi="Arial" w:cs="Arial"/>
          <w:kern w:val="0"/>
          <w:sz w:val="22"/>
          <w:szCs w:val="22"/>
        </w:rPr>
      </w:pPr>
      <w:r w:rsidRPr="00F65F6B">
        <w:rPr>
          <w:rFonts w:ascii="Arial" w:hAnsi="Arial" w:cs="Arial"/>
          <w:kern w:val="0"/>
          <w:sz w:val="22"/>
          <w:szCs w:val="22"/>
        </w:rPr>
        <w:t xml:space="preserve">Weber, M., </w:t>
      </w:r>
      <w:proofErr w:type="spellStart"/>
      <w:r w:rsidRPr="00F65F6B">
        <w:rPr>
          <w:rFonts w:ascii="Arial" w:hAnsi="Arial" w:cs="Arial"/>
          <w:kern w:val="0"/>
          <w:sz w:val="22"/>
          <w:szCs w:val="22"/>
        </w:rPr>
        <w:t>Chavy</w:t>
      </w:r>
      <w:proofErr w:type="spellEnd"/>
      <w:r w:rsidRPr="00F65F6B">
        <w:rPr>
          <w:rFonts w:ascii="Arial" w:hAnsi="Arial" w:cs="Arial"/>
          <w:kern w:val="0"/>
          <w:sz w:val="22"/>
          <w:szCs w:val="22"/>
        </w:rPr>
        <w:t xml:space="preserve">, J., &amp; Dampierre, É. de. (2003). </w:t>
      </w:r>
      <w:r w:rsidRPr="00F65F6B">
        <w:rPr>
          <w:rFonts w:ascii="Arial" w:hAnsi="Arial" w:cs="Arial"/>
          <w:i/>
          <w:iCs/>
          <w:kern w:val="0"/>
          <w:sz w:val="22"/>
          <w:szCs w:val="22"/>
        </w:rPr>
        <w:t>Economie et société</w:t>
      </w:r>
      <w:r w:rsidRPr="00F65F6B">
        <w:rPr>
          <w:rFonts w:ascii="Arial" w:hAnsi="Arial" w:cs="Arial"/>
          <w:kern w:val="0"/>
          <w:sz w:val="22"/>
          <w:szCs w:val="22"/>
        </w:rPr>
        <w:t>. Pocket.</w:t>
      </w:r>
    </w:p>
    <w:p w14:paraId="6C50C849" w14:textId="77777777" w:rsidR="00FF24B8" w:rsidRPr="00F65F6B" w:rsidRDefault="00FF24B8" w:rsidP="00FF24B8">
      <w:pPr>
        <w:spacing w:after="0" w:line="240" w:lineRule="auto"/>
        <w:jc w:val="both"/>
        <w:rPr>
          <w:rFonts w:ascii="Arial" w:hAnsi="Arial" w:cs="Arial"/>
          <w:sz w:val="22"/>
          <w:szCs w:val="22"/>
        </w:rPr>
      </w:pPr>
    </w:p>
    <w:p w14:paraId="72209460" w14:textId="77777777" w:rsidR="00FF24B8" w:rsidRPr="00F65F6B" w:rsidRDefault="00FF24B8" w:rsidP="00FF24B8">
      <w:pPr>
        <w:pStyle w:val="Paragraphedeliste"/>
        <w:numPr>
          <w:ilvl w:val="0"/>
          <w:numId w:val="7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Woods, R. (2016). </w:t>
      </w:r>
      <w:r w:rsidRPr="00F65F6B">
        <w:rPr>
          <w:rFonts w:ascii="Arial" w:hAnsi="Arial" w:cs="Arial"/>
          <w:i/>
          <w:iCs/>
          <w:sz w:val="22"/>
          <w:szCs w:val="22"/>
        </w:rPr>
        <w:t>Social issues in sport</w:t>
      </w:r>
      <w:r w:rsidRPr="00F65F6B">
        <w:rPr>
          <w:rFonts w:ascii="Arial" w:hAnsi="Arial" w:cs="Arial"/>
          <w:sz w:val="22"/>
          <w:szCs w:val="22"/>
        </w:rPr>
        <w:t xml:space="preserve"> (3rd </w:t>
      </w:r>
      <w:proofErr w:type="spellStart"/>
      <w:r w:rsidRPr="00F65F6B">
        <w:rPr>
          <w:rFonts w:ascii="Arial" w:hAnsi="Arial" w:cs="Arial"/>
          <w:sz w:val="22"/>
          <w:szCs w:val="22"/>
        </w:rPr>
        <w:t>ed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). Champaign : Human </w:t>
      </w:r>
      <w:proofErr w:type="spellStart"/>
      <w:r w:rsidRPr="00F65F6B">
        <w:rPr>
          <w:rFonts w:ascii="Arial" w:hAnsi="Arial" w:cs="Arial"/>
          <w:sz w:val="22"/>
          <w:szCs w:val="22"/>
        </w:rPr>
        <w:t>Kinetics</w:t>
      </w:r>
      <w:proofErr w:type="spellEnd"/>
      <w:r w:rsidRPr="00F65F6B">
        <w:rPr>
          <w:rFonts w:ascii="Arial" w:hAnsi="Arial" w:cs="Arial"/>
          <w:sz w:val="22"/>
          <w:szCs w:val="22"/>
        </w:rPr>
        <w:t>.</w:t>
      </w:r>
    </w:p>
    <w:p w14:paraId="66E90A74" w14:textId="77777777" w:rsidR="00FF24B8" w:rsidRPr="00F65F6B" w:rsidRDefault="00FF24B8" w:rsidP="00FF24B8">
      <w:pPr>
        <w:pStyle w:val="Paragraphedeliste"/>
        <w:numPr>
          <w:ilvl w:val="0"/>
          <w:numId w:val="7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Zirin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D. (2013)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Game </w:t>
      </w:r>
      <w:proofErr w:type="gramStart"/>
      <w:r w:rsidRPr="00F65F6B">
        <w:rPr>
          <w:rFonts w:ascii="Arial" w:hAnsi="Arial" w:cs="Arial"/>
          <w:i/>
          <w:iCs/>
          <w:sz w:val="22"/>
          <w:szCs w:val="22"/>
        </w:rPr>
        <w:t>over:</w:t>
      </w:r>
      <w:proofErr w:type="gramEnd"/>
      <w:r w:rsidRPr="00F65F6B">
        <w:rPr>
          <w:rFonts w:ascii="Arial" w:hAnsi="Arial" w:cs="Arial"/>
          <w:i/>
          <w:iCs/>
          <w:sz w:val="22"/>
          <w:szCs w:val="22"/>
        </w:rPr>
        <w:t xml:space="preserve"> How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politics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has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turned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the sports world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upside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down</w:t>
      </w:r>
      <w:r w:rsidRPr="00F65F6B">
        <w:rPr>
          <w:rFonts w:ascii="Arial" w:hAnsi="Arial" w:cs="Arial"/>
          <w:sz w:val="22"/>
          <w:szCs w:val="22"/>
        </w:rPr>
        <w:t xml:space="preserve">. New York : The New </w:t>
      </w:r>
      <w:proofErr w:type="spellStart"/>
      <w:r w:rsidRPr="00F65F6B">
        <w:rPr>
          <w:rFonts w:ascii="Arial" w:hAnsi="Arial" w:cs="Arial"/>
          <w:sz w:val="22"/>
          <w:szCs w:val="22"/>
        </w:rPr>
        <w:t>Press</w:t>
      </w:r>
      <w:proofErr w:type="spellEnd"/>
      <w:r w:rsidRPr="00F65F6B">
        <w:rPr>
          <w:rFonts w:ascii="Arial" w:hAnsi="Arial" w:cs="Arial"/>
          <w:sz w:val="22"/>
          <w:szCs w:val="22"/>
        </w:rPr>
        <w:t>.</w:t>
      </w:r>
    </w:p>
    <w:p w14:paraId="6DA83693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6942A348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b/>
          <w:bCs/>
          <w:sz w:val="22"/>
          <w:szCs w:val="22"/>
        </w:rPr>
      </w:pPr>
      <w:r w:rsidRPr="00FF24B8">
        <w:rPr>
          <w:rFonts w:ascii="Arial" w:eastAsia="Aptos" w:hAnsi="Arial" w:cs="Arial"/>
          <w:b/>
          <w:bCs/>
          <w:sz w:val="22"/>
          <w:szCs w:val="22"/>
        </w:rPr>
        <w:t>Articles</w:t>
      </w:r>
    </w:p>
    <w:p w14:paraId="79BE411B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Allison, L. (1986). The </w:t>
      </w:r>
      <w:proofErr w:type="spellStart"/>
      <w:r w:rsidRPr="00F65F6B">
        <w:rPr>
          <w:rFonts w:ascii="Arial" w:hAnsi="Arial" w:cs="Arial"/>
          <w:sz w:val="22"/>
          <w:szCs w:val="22"/>
        </w:rPr>
        <w:t>politic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of sport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Manchester Papers in Social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Anthropology</w:t>
      </w:r>
      <w:proofErr w:type="spellEnd"/>
      <w:r w:rsidRPr="00F65F6B">
        <w:rPr>
          <w:rFonts w:ascii="Arial" w:hAnsi="Arial" w:cs="Arial"/>
          <w:sz w:val="22"/>
          <w:szCs w:val="22"/>
        </w:rPr>
        <w:t>, 15, 1–23.</w:t>
      </w:r>
    </w:p>
    <w:p w14:paraId="12D4B0CE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Bairner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A. (2001). Sport, </w:t>
      </w:r>
      <w:proofErr w:type="spellStart"/>
      <w:r w:rsidRPr="00F65F6B">
        <w:rPr>
          <w:rFonts w:ascii="Arial" w:hAnsi="Arial" w:cs="Arial"/>
          <w:sz w:val="22"/>
          <w:szCs w:val="22"/>
        </w:rPr>
        <w:t>nationalism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and </w:t>
      </w:r>
      <w:proofErr w:type="spellStart"/>
      <w:proofErr w:type="gramStart"/>
      <w:r w:rsidRPr="00F65F6B">
        <w:rPr>
          <w:rFonts w:ascii="Arial" w:hAnsi="Arial" w:cs="Arial"/>
          <w:sz w:val="22"/>
          <w:szCs w:val="22"/>
        </w:rPr>
        <w:t>globalization</w:t>
      </w:r>
      <w:proofErr w:type="spellEnd"/>
      <w:r w:rsidRPr="00F65F6B">
        <w:rPr>
          <w:rFonts w:ascii="Arial" w:hAnsi="Arial" w:cs="Arial"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sz w:val="22"/>
          <w:szCs w:val="22"/>
        </w:rPr>
        <w:t>European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and North American perspectives.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Sociology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of Sport Journal</w:t>
      </w:r>
      <w:r w:rsidRPr="00F65F6B">
        <w:rPr>
          <w:rFonts w:ascii="Arial" w:hAnsi="Arial" w:cs="Arial"/>
          <w:sz w:val="22"/>
          <w:szCs w:val="22"/>
        </w:rPr>
        <w:t>, 18(4), 403–425.</w:t>
      </w:r>
    </w:p>
    <w:p w14:paraId="048F9C64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Boykoff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J. (2016). Power </w:t>
      </w:r>
      <w:proofErr w:type="spellStart"/>
      <w:proofErr w:type="gramStart"/>
      <w:r w:rsidRPr="00F65F6B">
        <w:rPr>
          <w:rFonts w:ascii="Arial" w:hAnsi="Arial" w:cs="Arial"/>
          <w:sz w:val="22"/>
          <w:szCs w:val="22"/>
        </w:rPr>
        <w:t>games</w:t>
      </w:r>
      <w:proofErr w:type="spellEnd"/>
      <w:r w:rsidRPr="00F65F6B">
        <w:rPr>
          <w:rFonts w:ascii="Arial" w:hAnsi="Arial" w:cs="Arial"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sz w:val="22"/>
          <w:szCs w:val="22"/>
        </w:rPr>
        <w:t xml:space="preserve"> A </w:t>
      </w:r>
      <w:proofErr w:type="spellStart"/>
      <w:r w:rsidRPr="00F65F6B">
        <w:rPr>
          <w:rFonts w:ascii="Arial" w:hAnsi="Arial" w:cs="Arial"/>
          <w:sz w:val="22"/>
          <w:szCs w:val="22"/>
        </w:rPr>
        <w:t>political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sz w:val="22"/>
          <w:szCs w:val="22"/>
        </w:rPr>
        <w:t>histor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of the </w:t>
      </w:r>
      <w:proofErr w:type="spellStart"/>
      <w:r w:rsidRPr="00F65F6B">
        <w:rPr>
          <w:rFonts w:ascii="Arial" w:hAnsi="Arial" w:cs="Arial"/>
          <w:sz w:val="22"/>
          <w:szCs w:val="22"/>
        </w:rPr>
        <w:t>Olympic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New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Political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Science</w:t>
      </w:r>
      <w:r w:rsidRPr="00F65F6B">
        <w:rPr>
          <w:rFonts w:ascii="Arial" w:hAnsi="Arial" w:cs="Arial"/>
          <w:sz w:val="22"/>
          <w:szCs w:val="22"/>
        </w:rPr>
        <w:t>, 38(3), 389–408.</w:t>
      </w:r>
    </w:p>
    <w:p w14:paraId="146F5BBB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Coakle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J. (2011). </w:t>
      </w:r>
      <w:proofErr w:type="spellStart"/>
      <w:r w:rsidRPr="00F65F6B">
        <w:rPr>
          <w:rFonts w:ascii="Arial" w:hAnsi="Arial" w:cs="Arial"/>
          <w:sz w:val="22"/>
          <w:szCs w:val="22"/>
        </w:rPr>
        <w:t>Ideolog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sz w:val="22"/>
          <w:szCs w:val="22"/>
        </w:rPr>
        <w:t>doesn’t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5F6B">
        <w:rPr>
          <w:rFonts w:ascii="Arial" w:hAnsi="Arial" w:cs="Arial"/>
          <w:sz w:val="22"/>
          <w:szCs w:val="22"/>
        </w:rPr>
        <w:t>just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Pr="00F65F6B">
        <w:rPr>
          <w:rFonts w:ascii="Arial" w:hAnsi="Arial" w:cs="Arial"/>
          <w:sz w:val="22"/>
          <w:szCs w:val="22"/>
        </w:rPr>
        <w:t>happen</w:t>
      </w:r>
      <w:proofErr w:type="spellEnd"/>
      <w:r w:rsidRPr="00F65F6B">
        <w:rPr>
          <w:rFonts w:ascii="Arial" w:hAnsi="Arial" w:cs="Arial"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sz w:val="22"/>
          <w:szCs w:val="22"/>
        </w:rPr>
        <w:t xml:space="preserve"> Sports and </w:t>
      </w:r>
      <w:proofErr w:type="spellStart"/>
      <w:r w:rsidRPr="00F65F6B">
        <w:rPr>
          <w:rFonts w:ascii="Arial" w:hAnsi="Arial" w:cs="Arial"/>
          <w:sz w:val="22"/>
          <w:szCs w:val="22"/>
        </w:rPr>
        <w:t>neoliberalism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Quest</w:t>
      </w:r>
      <w:proofErr w:type="spellEnd"/>
      <w:r w:rsidRPr="00F65F6B">
        <w:rPr>
          <w:rFonts w:ascii="Arial" w:hAnsi="Arial" w:cs="Arial"/>
          <w:sz w:val="22"/>
          <w:szCs w:val="22"/>
        </w:rPr>
        <w:t>, 63(2), 228–240.</w:t>
      </w:r>
    </w:p>
    <w:p w14:paraId="0F1EDFA4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Grix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J., &amp; </w:t>
      </w:r>
      <w:proofErr w:type="spellStart"/>
      <w:r w:rsidRPr="00F65F6B">
        <w:rPr>
          <w:rFonts w:ascii="Arial" w:hAnsi="Arial" w:cs="Arial"/>
          <w:sz w:val="22"/>
          <w:szCs w:val="22"/>
        </w:rPr>
        <w:t>Houlihan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B. (2014). Sports </w:t>
      </w:r>
      <w:proofErr w:type="spellStart"/>
      <w:r w:rsidRPr="00F65F6B">
        <w:rPr>
          <w:rFonts w:ascii="Arial" w:hAnsi="Arial" w:cs="Arial"/>
          <w:sz w:val="22"/>
          <w:szCs w:val="22"/>
        </w:rPr>
        <w:t>mega-event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as part of a </w:t>
      </w:r>
      <w:proofErr w:type="spellStart"/>
      <w:r w:rsidRPr="00F65F6B">
        <w:rPr>
          <w:rFonts w:ascii="Arial" w:hAnsi="Arial" w:cs="Arial"/>
          <w:sz w:val="22"/>
          <w:szCs w:val="22"/>
        </w:rPr>
        <w:t>nation’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soft power </w:t>
      </w:r>
      <w:proofErr w:type="spellStart"/>
      <w:proofErr w:type="gramStart"/>
      <w:r w:rsidRPr="00F65F6B">
        <w:rPr>
          <w:rFonts w:ascii="Arial" w:hAnsi="Arial" w:cs="Arial"/>
          <w:sz w:val="22"/>
          <w:szCs w:val="22"/>
        </w:rPr>
        <w:t>strategy</w:t>
      </w:r>
      <w:proofErr w:type="spellEnd"/>
      <w:r w:rsidRPr="00F65F6B">
        <w:rPr>
          <w:rFonts w:ascii="Arial" w:hAnsi="Arial" w:cs="Arial"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sz w:val="22"/>
          <w:szCs w:val="22"/>
        </w:rPr>
        <w:t xml:space="preserve"> The cases of Germany (2006) and the UK (2012)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British Journal of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Politics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and International Relations</w:t>
      </w:r>
      <w:r w:rsidRPr="00F65F6B">
        <w:rPr>
          <w:rFonts w:ascii="Arial" w:hAnsi="Arial" w:cs="Arial"/>
          <w:sz w:val="22"/>
          <w:szCs w:val="22"/>
        </w:rPr>
        <w:t>, 16(4), 572–596.</w:t>
      </w:r>
    </w:p>
    <w:p w14:paraId="2E764DBA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Hill, C. (1996). Olympic </w:t>
      </w:r>
      <w:proofErr w:type="spellStart"/>
      <w:r w:rsidRPr="00F65F6B">
        <w:rPr>
          <w:rFonts w:ascii="Arial" w:hAnsi="Arial" w:cs="Arial"/>
          <w:sz w:val="22"/>
          <w:szCs w:val="22"/>
        </w:rPr>
        <w:t>politic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International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Affairs</w:t>
      </w:r>
      <w:proofErr w:type="spellEnd"/>
      <w:r w:rsidRPr="00F65F6B">
        <w:rPr>
          <w:rFonts w:ascii="Arial" w:hAnsi="Arial" w:cs="Arial"/>
          <w:sz w:val="22"/>
          <w:szCs w:val="22"/>
        </w:rPr>
        <w:t>, 72(3), 617–632.</w:t>
      </w:r>
    </w:p>
    <w:p w14:paraId="0B90A66D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Kobierecki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M. (2020). Sport in international relations : Expectations, </w:t>
      </w:r>
      <w:proofErr w:type="spellStart"/>
      <w:r w:rsidRPr="00F65F6B">
        <w:rPr>
          <w:rFonts w:ascii="Arial" w:hAnsi="Arial" w:cs="Arial"/>
          <w:sz w:val="22"/>
          <w:szCs w:val="22"/>
        </w:rPr>
        <w:t>possibilitie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F65F6B">
        <w:rPr>
          <w:rFonts w:ascii="Arial" w:hAnsi="Arial" w:cs="Arial"/>
          <w:sz w:val="22"/>
          <w:szCs w:val="22"/>
        </w:rPr>
        <w:t>effect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</w:t>
      </w:r>
      <w:r w:rsidRPr="00F65F6B">
        <w:rPr>
          <w:rFonts w:ascii="Arial" w:hAnsi="Arial" w:cs="Arial"/>
          <w:i/>
          <w:iCs/>
          <w:sz w:val="22"/>
          <w:szCs w:val="22"/>
        </w:rPr>
        <w:t xml:space="preserve">International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Studies</w:t>
      </w:r>
      <w:proofErr w:type="spellEnd"/>
      <w:r w:rsidRPr="00F65F6B">
        <w:rPr>
          <w:rFonts w:ascii="Arial" w:hAnsi="Arial" w:cs="Arial"/>
          <w:sz w:val="22"/>
          <w:szCs w:val="22"/>
        </w:rPr>
        <w:t>, 57(2), 113–129.</w:t>
      </w:r>
    </w:p>
    <w:p w14:paraId="474D4C82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Murray, S. (2018). Sports </w:t>
      </w:r>
      <w:proofErr w:type="spellStart"/>
      <w:proofErr w:type="gramStart"/>
      <w:r w:rsidRPr="00F65F6B">
        <w:rPr>
          <w:rFonts w:ascii="Arial" w:hAnsi="Arial" w:cs="Arial"/>
          <w:sz w:val="22"/>
          <w:szCs w:val="22"/>
        </w:rPr>
        <w:t>diplomacy</w:t>
      </w:r>
      <w:proofErr w:type="spellEnd"/>
      <w:r w:rsidRPr="00F65F6B">
        <w:rPr>
          <w:rFonts w:ascii="Arial" w:hAnsi="Arial" w:cs="Arial"/>
          <w:sz w:val="22"/>
          <w:szCs w:val="22"/>
        </w:rPr>
        <w:t>:</w:t>
      </w:r>
      <w:proofErr w:type="gramEnd"/>
      <w:r w:rsidRPr="00F65F6B">
        <w:rPr>
          <w:rFonts w:ascii="Arial" w:hAnsi="Arial" w:cs="Arial"/>
          <w:sz w:val="22"/>
          <w:szCs w:val="22"/>
        </w:rPr>
        <w:t xml:space="preserve"> Origins, </w:t>
      </w:r>
      <w:proofErr w:type="spellStart"/>
      <w:r w:rsidRPr="00F65F6B">
        <w:rPr>
          <w:rFonts w:ascii="Arial" w:hAnsi="Arial" w:cs="Arial"/>
          <w:sz w:val="22"/>
          <w:szCs w:val="22"/>
        </w:rPr>
        <w:t>theor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and practice.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Diplomacy</w:t>
      </w:r>
      <w:proofErr w:type="spellEnd"/>
      <w:r w:rsidRPr="00F65F6B">
        <w:rPr>
          <w:rFonts w:ascii="Arial" w:hAnsi="Arial" w:cs="Arial"/>
          <w:i/>
          <w:iCs/>
          <w:sz w:val="22"/>
          <w:szCs w:val="22"/>
        </w:rPr>
        <w:t xml:space="preserve"> &amp;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Statecraft</w:t>
      </w:r>
      <w:proofErr w:type="spellEnd"/>
      <w:r w:rsidRPr="00F65F6B">
        <w:rPr>
          <w:rFonts w:ascii="Arial" w:hAnsi="Arial" w:cs="Arial"/>
          <w:sz w:val="22"/>
          <w:szCs w:val="22"/>
        </w:rPr>
        <w:t>, 29(2), 287–305.</w:t>
      </w:r>
    </w:p>
    <w:p w14:paraId="7B7CF7CE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Roche, M. (2000). </w:t>
      </w:r>
      <w:proofErr w:type="spellStart"/>
      <w:r w:rsidRPr="00F65F6B">
        <w:rPr>
          <w:rFonts w:ascii="Arial" w:hAnsi="Arial" w:cs="Arial"/>
          <w:sz w:val="22"/>
          <w:szCs w:val="22"/>
        </w:rPr>
        <w:t>Mega-events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F65F6B">
        <w:rPr>
          <w:rFonts w:ascii="Arial" w:hAnsi="Arial" w:cs="Arial"/>
          <w:sz w:val="22"/>
          <w:szCs w:val="22"/>
        </w:rPr>
        <w:t>modernity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F65F6B">
        <w:rPr>
          <w:rFonts w:ascii="Arial" w:hAnsi="Arial" w:cs="Arial"/>
          <w:i/>
          <w:iCs/>
          <w:sz w:val="22"/>
          <w:szCs w:val="22"/>
        </w:rPr>
        <w:t>Sociology</w:t>
      </w:r>
      <w:proofErr w:type="spellEnd"/>
      <w:r w:rsidRPr="00F65F6B">
        <w:rPr>
          <w:rFonts w:ascii="Arial" w:hAnsi="Arial" w:cs="Arial"/>
          <w:sz w:val="22"/>
          <w:szCs w:val="22"/>
        </w:rPr>
        <w:t>, 34(3), 563–581.</w:t>
      </w:r>
    </w:p>
    <w:p w14:paraId="043B9F36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r w:rsidRPr="00F65F6B">
        <w:rPr>
          <w:rFonts w:ascii="Arial" w:hAnsi="Arial" w:cs="Arial"/>
          <w:sz w:val="22"/>
          <w:szCs w:val="22"/>
        </w:rPr>
        <w:t xml:space="preserve">Tomlinson, A. (2010). The </w:t>
      </w:r>
      <w:proofErr w:type="spellStart"/>
      <w:r w:rsidRPr="00F65F6B">
        <w:rPr>
          <w:rFonts w:ascii="Arial" w:hAnsi="Arial" w:cs="Arial"/>
          <w:sz w:val="22"/>
          <w:szCs w:val="22"/>
        </w:rPr>
        <w:t>disgrace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of FIFA. </w:t>
      </w:r>
      <w:r w:rsidRPr="00F65F6B">
        <w:rPr>
          <w:rFonts w:ascii="Arial" w:hAnsi="Arial" w:cs="Arial"/>
          <w:i/>
          <w:iCs/>
          <w:sz w:val="22"/>
          <w:szCs w:val="22"/>
        </w:rPr>
        <w:t>Soccer &amp; Society</w:t>
      </w:r>
      <w:r w:rsidRPr="00F65F6B">
        <w:rPr>
          <w:rFonts w:ascii="Arial" w:hAnsi="Arial" w:cs="Arial"/>
          <w:sz w:val="22"/>
          <w:szCs w:val="22"/>
        </w:rPr>
        <w:t>, 11(6), 861–873.</w:t>
      </w:r>
    </w:p>
    <w:p w14:paraId="7E579A61" w14:textId="77777777" w:rsidR="00FF24B8" w:rsidRPr="00F65F6B" w:rsidRDefault="00FF24B8" w:rsidP="00FF24B8">
      <w:pPr>
        <w:pStyle w:val="Paragraphedeliste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F65F6B">
        <w:rPr>
          <w:rFonts w:ascii="Arial" w:hAnsi="Arial" w:cs="Arial"/>
          <w:sz w:val="22"/>
          <w:szCs w:val="22"/>
        </w:rPr>
        <w:t>Wagg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, S. (2011). The Olympic Games as a </w:t>
      </w:r>
      <w:proofErr w:type="spellStart"/>
      <w:r w:rsidRPr="00F65F6B">
        <w:rPr>
          <w:rFonts w:ascii="Arial" w:hAnsi="Arial" w:cs="Arial"/>
          <w:sz w:val="22"/>
          <w:szCs w:val="22"/>
        </w:rPr>
        <w:t>political</w:t>
      </w:r>
      <w:proofErr w:type="spellEnd"/>
      <w:r w:rsidRPr="00F65F6B">
        <w:rPr>
          <w:rFonts w:ascii="Arial" w:hAnsi="Arial" w:cs="Arial"/>
          <w:sz w:val="22"/>
          <w:szCs w:val="22"/>
        </w:rPr>
        <w:t xml:space="preserve"> spectacle. </w:t>
      </w:r>
      <w:r w:rsidRPr="00F65F6B">
        <w:rPr>
          <w:rFonts w:ascii="Arial" w:hAnsi="Arial" w:cs="Arial"/>
          <w:i/>
          <w:iCs/>
          <w:sz w:val="22"/>
          <w:szCs w:val="22"/>
        </w:rPr>
        <w:t>Sport in Society</w:t>
      </w:r>
      <w:r w:rsidRPr="00F65F6B">
        <w:rPr>
          <w:rFonts w:ascii="Arial" w:hAnsi="Arial" w:cs="Arial"/>
          <w:sz w:val="22"/>
          <w:szCs w:val="22"/>
        </w:rPr>
        <w:t>, 14(4), 437–446.</w:t>
      </w:r>
    </w:p>
    <w:p w14:paraId="1EECE097" w14:textId="77777777" w:rsidR="00FF24B8" w:rsidRPr="00FF24B8" w:rsidRDefault="00FF24B8" w:rsidP="00FF24B8">
      <w:pPr>
        <w:spacing w:after="0" w:line="240" w:lineRule="auto"/>
        <w:jc w:val="both"/>
        <w:rPr>
          <w:rFonts w:ascii="Arial" w:eastAsia="Aptos" w:hAnsi="Arial" w:cs="Arial"/>
          <w:sz w:val="22"/>
          <w:szCs w:val="22"/>
        </w:rPr>
      </w:pPr>
    </w:p>
    <w:p w14:paraId="0070C4D2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013B561A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5C62E48F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58E7215E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35F7F575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049048F9" w14:textId="77777777" w:rsidR="00FF24B8" w:rsidRPr="00FF24B8" w:rsidRDefault="00FF24B8" w:rsidP="00FF24B8">
      <w:pPr>
        <w:spacing w:after="0" w:line="240" w:lineRule="auto"/>
        <w:rPr>
          <w:rFonts w:ascii="Arial" w:eastAsia="Aptos" w:hAnsi="Arial" w:cs="Arial"/>
          <w:sz w:val="22"/>
          <w:szCs w:val="22"/>
        </w:rPr>
      </w:pPr>
    </w:p>
    <w:p w14:paraId="00ABA7CD" w14:textId="77777777" w:rsidR="005930DC" w:rsidRDefault="005930DC"/>
    <w:sectPr w:rsidR="005930D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01F716" w14:textId="77777777" w:rsidR="00896112" w:rsidRDefault="00896112" w:rsidP="00FF24B8">
      <w:pPr>
        <w:spacing w:after="0" w:line="240" w:lineRule="auto"/>
      </w:pPr>
      <w:r>
        <w:separator/>
      </w:r>
    </w:p>
  </w:endnote>
  <w:endnote w:type="continuationSeparator" w:id="0">
    <w:p w14:paraId="557201FB" w14:textId="77777777" w:rsidR="00896112" w:rsidRDefault="00896112" w:rsidP="00FF24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FD4CC4" w14:textId="77777777" w:rsidR="00896112" w:rsidRDefault="00896112" w:rsidP="00FF24B8">
      <w:pPr>
        <w:spacing w:after="0" w:line="240" w:lineRule="auto"/>
      </w:pPr>
      <w:r>
        <w:separator/>
      </w:r>
    </w:p>
  </w:footnote>
  <w:footnote w:type="continuationSeparator" w:id="0">
    <w:p w14:paraId="55DE1AF0" w14:textId="77777777" w:rsidR="00896112" w:rsidRDefault="00896112" w:rsidP="00FF24B8">
      <w:pPr>
        <w:spacing w:after="0" w:line="240" w:lineRule="auto"/>
      </w:pPr>
      <w:r>
        <w:continuationSeparator/>
      </w:r>
    </w:p>
  </w:footnote>
  <w:footnote w:id="1">
    <w:p w14:paraId="2E4C262A" w14:textId="77777777" w:rsidR="00FF24B8" w:rsidRDefault="00FF24B8" w:rsidP="00FF24B8">
      <w:pPr>
        <w:pStyle w:val="Notedebasdepage"/>
        <w:jc w:val="both"/>
      </w:pPr>
      <w:r>
        <w:rPr>
          <w:rStyle w:val="Appelnotedebasdep"/>
        </w:rPr>
        <w:footnoteRef/>
      </w:r>
      <w:r>
        <w:t xml:space="preserve"> </w:t>
      </w:r>
      <w:r>
        <w:rPr>
          <w:rFonts w:ascii="Arial" w:hAnsi="Arial" w:cs="Arial"/>
        </w:rPr>
        <w:t xml:space="preserve">Of the </w:t>
      </w:r>
      <w:proofErr w:type="spellStart"/>
      <w:r>
        <w:rPr>
          <w:rFonts w:ascii="Arial" w:hAnsi="Arial" w:cs="Arial"/>
        </w:rPr>
        <w:t>sixte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citie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lected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eleven</w:t>
      </w:r>
      <w:proofErr w:type="spellEnd"/>
      <w:r>
        <w:rPr>
          <w:rFonts w:ascii="Arial" w:hAnsi="Arial" w:cs="Arial"/>
        </w:rPr>
        <w:t xml:space="preserve"> are in the United States (</w:t>
      </w:r>
      <w:r>
        <w:t>Boston, New York/New Jersey, Philadelphia, Atlanta, Miami, Houston, Dallas, Kansas City, Seattle, San Francisco and Los Angeles)</w:t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whilst</w:t>
      </w:r>
      <w:proofErr w:type="spellEnd"/>
      <w:r>
        <w:rPr>
          <w:rFonts w:ascii="Arial" w:hAnsi="Arial" w:cs="Arial"/>
        </w:rPr>
        <w:t xml:space="preserve"> Canada (</w:t>
      </w:r>
      <w:r>
        <w:t xml:space="preserve">Toronto and Vancouver) </w:t>
      </w:r>
      <w:r>
        <w:rPr>
          <w:rFonts w:ascii="Arial" w:hAnsi="Arial" w:cs="Arial"/>
        </w:rPr>
        <w:t>and Mexico (</w:t>
      </w:r>
      <w:r>
        <w:t>Monterrey, Mexico City and Guadalajara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5C0E7C"/>
    <w:multiLevelType w:val="hybridMultilevel"/>
    <w:tmpl w:val="9CA61FE6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08605E"/>
    <w:multiLevelType w:val="hybridMultilevel"/>
    <w:tmpl w:val="76702A98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875826"/>
    <w:multiLevelType w:val="hybridMultilevel"/>
    <w:tmpl w:val="F162E094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73C34D8"/>
    <w:multiLevelType w:val="hybridMultilevel"/>
    <w:tmpl w:val="00BC6732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9CA1B8D"/>
    <w:multiLevelType w:val="hybridMultilevel"/>
    <w:tmpl w:val="3B4A0690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8F1AFA"/>
    <w:multiLevelType w:val="hybridMultilevel"/>
    <w:tmpl w:val="F98AC10C"/>
    <w:lvl w:ilvl="0" w:tplc="43AEDF24">
      <w:start w:val="1"/>
      <w:numFmt w:val="upperRoman"/>
      <w:lvlText w:val="%1."/>
      <w:lvlJc w:val="left"/>
      <w:pPr>
        <w:ind w:left="1080" w:hanging="72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>
      <w:start w:val="1"/>
      <w:numFmt w:val="lowerRoman"/>
      <w:lvlText w:val="%3."/>
      <w:lvlJc w:val="right"/>
      <w:pPr>
        <w:ind w:left="2160" w:hanging="180"/>
      </w:pPr>
    </w:lvl>
    <w:lvl w:ilvl="3" w:tplc="040C000F">
      <w:start w:val="1"/>
      <w:numFmt w:val="decimal"/>
      <w:lvlText w:val="%4."/>
      <w:lvlJc w:val="left"/>
      <w:pPr>
        <w:ind w:left="2880" w:hanging="360"/>
      </w:pPr>
    </w:lvl>
    <w:lvl w:ilvl="4" w:tplc="040C0019">
      <w:start w:val="1"/>
      <w:numFmt w:val="lowerLetter"/>
      <w:lvlText w:val="%5."/>
      <w:lvlJc w:val="left"/>
      <w:pPr>
        <w:ind w:left="3600" w:hanging="360"/>
      </w:pPr>
    </w:lvl>
    <w:lvl w:ilvl="5" w:tplc="040C001B">
      <w:start w:val="1"/>
      <w:numFmt w:val="lowerRoman"/>
      <w:lvlText w:val="%6."/>
      <w:lvlJc w:val="right"/>
      <w:pPr>
        <w:ind w:left="4320" w:hanging="180"/>
      </w:pPr>
    </w:lvl>
    <w:lvl w:ilvl="6" w:tplc="040C000F">
      <w:start w:val="1"/>
      <w:numFmt w:val="decimal"/>
      <w:lvlText w:val="%7."/>
      <w:lvlJc w:val="left"/>
      <w:pPr>
        <w:ind w:left="5040" w:hanging="360"/>
      </w:pPr>
    </w:lvl>
    <w:lvl w:ilvl="7" w:tplc="040C0019">
      <w:start w:val="1"/>
      <w:numFmt w:val="lowerLetter"/>
      <w:lvlText w:val="%8."/>
      <w:lvlJc w:val="left"/>
      <w:pPr>
        <w:ind w:left="5760" w:hanging="360"/>
      </w:pPr>
    </w:lvl>
    <w:lvl w:ilvl="8" w:tplc="040C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65542599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152023407">
    <w:abstractNumId w:val="0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3" w16cid:durableId="1845705196">
    <w:abstractNumId w:val="1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" w16cid:durableId="496196171">
    <w:abstractNumId w:val="2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5" w16cid:durableId="2034722489">
    <w:abstractNumId w:val="4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6" w16cid:durableId="1170095377">
    <w:abstractNumId w:val="3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7" w16cid:durableId="2037071680">
    <w:abstractNumId w:val="4"/>
  </w:num>
  <w:num w:numId="8" w16cid:durableId="1435780838">
    <w:abstractNumId w:val="2"/>
  </w:num>
  <w:num w:numId="9" w16cid:durableId="758256114">
    <w:abstractNumId w:val="1"/>
  </w:num>
  <w:num w:numId="10" w16cid:durableId="163764439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24B8"/>
    <w:rsid w:val="000E65A3"/>
    <w:rsid w:val="005930DC"/>
    <w:rsid w:val="007F3BA2"/>
    <w:rsid w:val="00896112"/>
    <w:rsid w:val="00A300D2"/>
    <w:rsid w:val="00FF24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E550EA"/>
  <w15:chartTrackingRefBased/>
  <w15:docId w15:val="{7996B764-D94C-4160-89AA-2152DDF60A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fr-FR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FF24B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FF24B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FF24B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FF24B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FF24B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FF24B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FF24B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FF24B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FF24B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FF24B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semiHidden/>
    <w:rsid w:val="00FF24B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re3Car">
    <w:name w:val="Titre 3 Car"/>
    <w:basedOn w:val="Policepardfaut"/>
    <w:link w:val="Titre3"/>
    <w:uiPriority w:val="9"/>
    <w:semiHidden/>
    <w:rsid w:val="00FF24B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re4Car">
    <w:name w:val="Titre 4 Car"/>
    <w:basedOn w:val="Policepardfaut"/>
    <w:link w:val="Titre4"/>
    <w:uiPriority w:val="9"/>
    <w:semiHidden/>
    <w:rsid w:val="00FF24B8"/>
    <w:rPr>
      <w:rFonts w:eastAsiaTheme="majorEastAsia" w:cstheme="majorBidi"/>
      <w:i/>
      <w:iCs/>
      <w:color w:val="0F4761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FF24B8"/>
    <w:rPr>
      <w:rFonts w:eastAsiaTheme="majorEastAsia" w:cstheme="majorBidi"/>
      <w:color w:val="0F4761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FF24B8"/>
    <w:rPr>
      <w:rFonts w:eastAsiaTheme="majorEastAsia" w:cstheme="majorBidi"/>
      <w:i/>
      <w:iCs/>
      <w:color w:val="595959" w:themeColor="text1" w:themeTint="A6"/>
    </w:rPr>
  </w:style>
  <w:style w:type="character" w:customStyle="1" w:styleId="Titre7Car">
    <w:name w:val="Titre 7 Car"/>
    <w:basedOn w:val="Policepardfaut"/>
    <w:link w:val="Titre7"/>
    <w:uiPriority w:val="9"/>
    <w:semiHidden/>
    <w:rsid w:val="00FF24B8"/>
    <w:rPr>
      <w:rFonts w:eastAsiaTheme="majorEastAsia" w:cstheme="majorBidi"/>
      <w:color w:val="595959" w:themeColor="text1" w:themeTint="A6"/>
    </w:rPr>
  </w:style>
  <w:style w:type="character" w:customStyle="1" w:styleId="Titre8Car">
    <w:name w:val="Titre 8 Car"/>
    <w:basedOn w:val="Policepardfaut"/>
    <w:link w:val="Titre8"/>
    <w:uiPriority w:val="9"/>
    <w:semiHidden/>
    <w:rsid w:val="00FF24B8"/>
    <w:rPr>
      <w:rFonts w:eastAsiaTheme="majorEastAsia" w:cstheme="majorBidi"/>
      <w:i/>
      <w:iCs/>
      <w:color w:val="272727" w:themeColor="text1" w:themeTint="D8"/>
    </w:rPr>
  </w:style>
  <w:style w:type="character" w:customStyle="1" w:styleId="Titre9Car">
    <w:name w:val="Titre 9 Car"/>
    <w:basedOn w:val="Policepardfaut"/>
    <w:link w:val="Titre9"/>
    <w:uiPriority w:val="9"/>
    <w:semiHidden/>
    <w:rsid w:val="00FF24B8"/>
    <w:rPr>
      <w:rFonts w:eastAsiaTheme="majorEastAsia" w:cstheme="majorBidi"/>
      <w:color w:val="272727" w:themeColor="text1" w:themeTint="D8"/>
    </w:rPr>
  </w:style>
  <w:style w:type="paragraph" w:styleId="Titre">
    <w:name w:val="Title"/>
    <w:basedOn w:val="Normal"/>
    <w:next w:val="Normal"/>
    <w:link w:val="TitreCar"/>
    <w:uiPriority w:val="10"/>
    <w:qFormat/>
    <w:rsid w:val="00FF24B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FF24B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FF24B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us-titreCar">
    <w:name w:val="Sous-titre Car"/>
    <w:basedOn w:val="Policepardfaut"/>
    <w:link w:val="Sous-titre"/>
    <w:uiPriority w:val="11"/>
    <w:rsid w:val="00FF24B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ion">
    <w:name w:val="Quote"/>
    <w:basedOn w:val="Normal"/>
    <w:next w:val="Normal"/>
    <w:link w:val="CitationCar"/>
    <w:uiPriority w:val="29"/>
    <w:qFormat/>
    <w:rsid w:val="00FF24B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FF24B8"/>
    <w:rPr>
      <w:i/>
      <w:iCs/>
      <w:color w:val="404040" w:themeColor="text1" w:themeTint="BF"/>
    </w:rPr>
  </w:style>
  <w:style w:type="paragraph" w:styleId="Paragraphedeliste">
    <w:name w:val="List Paragraph"/>
    <w:basedOn w:val="Normal"/>
    <w:uiPriority w:val="34"/>
    <w:qFormat/>
    <w:rsid w:val="00FF24B8"/>
    <w:pPr>
      <w:ind w:left="720"/>
      <w:contextualSpacing/>
    </w:pPr>
  </w:style>
  <w:style w:type="character" w:styleId="Accentuationintense">
    <w:name w:val="Intense Emphasis"/>
    <w:basedOn w:val="Policepardfaut"/>
    <w:uiPriority w:val="21"/>
    <w:qFormat/>
    <w:rsid w:val="00FF24B8"/>
    <w:rPr>
      <w:i/>
      <w:iCs/>
      <w:color w:val="0F4761" w:themeColor="accent1" w:themeShade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FF24B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FF24B8"/>
    <w:rPr>
      <w:i/>
      <w:iCs/>
      <w:color w:val="0F4761" w:themeColor="accent1" w:themeShade="BF"/>
    </w:rPr>
  </w:style>
  <w:style w:type="character" w:styleId="Rfrenceintense">
    <w:name w:val="Intense Reference"/>
    <w:basedOn w:val="Policepardfaut"/>
    <w:uiPriority w:val="32"/>
    <w:qFormat/>
    <w:rsid w:val="00FF24B8"/>
    <w:rPr>
      <w:b/>
      <w:bCs/>
      <w:smallCaps/>
      <w:color w:val="0F4761" w:themeColor="accent1" w:themeShade="BF"/>
      <w:spacing w:val="5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FF24B8"/>
    <w:pPr>
      <w:spacing w:after="0" w:line="240" w:lineRule="auto"/>
    </w:pPr>
    <w:rPr>
      <w:rFonts w:ascii="Aptos" w:eastAsia="Aptos" w:hAnsi="Aptos" w:cs="Times New Roman"/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FF24B8"/>
    <w:rPr>
      <w:rFonts w:ascii="Aptos" w:eastAsia="Aptos" w:hAnsi="Aptos" w:cs="Times New Roman"/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FF24B8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FF24B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75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8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10629</Words>
  <Characters>62078</Characters>
  <Application>Microsoft Office Word</Application>
  <DocSecurity>0</DocSecurity>
  <Lines>940</Lines>
  <Paragraphs>187</Paragraphs>
  <ScaleCrop>false</ScaleCrop>
  <Company/>
  <LinksUpToDate>false</LinksUpToDate>
  <CharactersWithSpaces>72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trardjamel bentrardjamel</dc:creator>
  <cp:keywords/>
  <dc:description/>
  <cp:lastModifiedBy>bentrardjamel bentrardjamel</cp:lastModifiedBy>
  <cp:revision>1</cp:revision>
  <dcterms:created xsi:type="dcterms:W3CDTF">2026-05-18T08:40:00Z</dcterms:created>
  <dcterms:modified xsi:type="dcterms:W3CDTF">2026-05-18T08:43:00Z</dcterms:modified>
</cp:coreProperties>
</file>